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95AF5" w:rsidRPr="00E04ABE" w:rsidRDefault="00595AF5" w:rsidP="00E11692">
      <w:pPr>
        <w:autoSpaceDE w:val="0"/>
        <w:autoSpaceDN w:val="0"/>
        <w:adjustRightInd w:val="0"/>
        <w:spacing w:after="0"/>
        <w:rPr>
          <w:rFonts w:ascii="Times New Roman" w:hAnsi="Times New Roman"/>
        </w:rPr>
      </w:pPr>
    </w:p>
    <w:p w:rsidR="00E04ABE" w:rsidRPr="00E04ABE" w:rsidRDefault="00E04ABE" w:rsidP="00E11692">
      <w:pPr>
        <w:autoSpaceDE w:val="0"/>
        <w:autoSpaceDN w:val="0"/>
        <w:adjustRightInd w:val="0"/>
        <w:spacing w:after="0"/>
        <w:rPr>
          <w:rFonts w:ascii="Times New Roman" w:eastAsia="Times New Roman" w:hAnsi="Times New Roman"/>
          <w:b/>
          <w:noProof/>
          <w:color w:val="000000"/>
          <w:sz w:val="24"/>
          <w:szCs w:val="24"/>
          <w:lang w:eastAsia="nl-NL"/>
        </w:rPr>
      </w:pPr>
      <w:r w:rsidRPr="00E04ABE">
        <w:rPr>
          <w:rFonts w:ascii="Times New Roman" w:hAnsi="Times New Roman"/>
          <w:b/>
        </w:rPr>
        <w:t>Table 2, Title: Heart rate variability features</w:t>
      </w:r>
    </w:p>
    <w:tbl>
      <w:tblPr>
        <w:tblW w:w="105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701"/>
        <w:gridCol w:w="3686"/>
        <w:gridCol w:w="5168"/>
      </w:tblGrid>
      <w:tr w:rsidR="00595AF5" w:rsidRPr="00E04ABE" w:rsidTr="0016743B">
        <w:trPr>
          <w:trHeight w:val="583"/>
        </w:trPr>
        <w:tc>
          <w:tcPr>
            <w:tcW w:w="1701" w:type="dxa"/>
            <w:tcBorders>
              <w:left w:val="single" w:sz="4" w:space="0" w:color="auto"/>
              <w:bottom w:val="single" w:sz="4" w:space="0" w:color="auto"/>
              <w:right w:val="nil"/>
            </w:tcBorders>
          </w:tcPr>
          <w:p w:rsidR="00595AF5" w:rsidRPr="00E04ABE" w:rsidRDefault="00595AF5" w:rsidP="00595AF5">
            <w:pPr>
              <w:spacing w:line="360" w:lineRule="auto"/>
              <w:jc w:val="center"/>
              <w:rPr>
                <w:rFonts w:ascii="Times New Roman" w:hAnsi="Times New Roman"/>
                <w:b/>
                <w:noProof/>
                <w:sz w:val="24"/>
                <w:szCs w:val="24"/>
                <w:lang w:eastAsia="nl-NL"/>
              </w:rPr>
            </w:pPr>
            <w:r w:rsidRPr="00E04ABE">
              <w:rPr>
                <w:rFonts w:ascii="Times New Roman" w:hAnsi="Times New Roman"/>
                <w:b/>
                <w:noProof/>
                <w:sz w:val="24"/>
                <w:szCs w:val="24"/>
                <w:lang w:eastAsia="nl-NL"/>
              </w:rPr>
              <w:t>Feature [unit]</w:t>
            </w:r>
          </w:p>
        </w:tc>
        <w:tc>
          <w:tcPr>
            <w:tcW w:w="3686" w:type="dxa"/>
            <w:tcBorders>
              <w:left w:val="nil"/>
              <w:bottom w:val="single" w:sz="4" w:space="0" w:color="auto"/>
              <w:right w:val="nil"/>
            </w:tcBorders>
          </w:tcPr>
          <w:p w:rsidR="00595AF5" w:rsidRPr="00E04ABE" w:rsidRDefault="00595AF5" w:rsidP="00595AF5">
            <w:pPr>
              <w:spacing w:line="360" w:lineRule="auto"/>
              <w:jc w:val="center"/>
              <w:rPr>
                <w:rFonts w:ascii="Times New Roman" w:hAnsi="Times New Roman"/>
                <w:b/>
                <w:noProof/>
                <w:sz w:val="24"/>
                <w:szCs w:val="24"/>
                <w:lang w:eastAsia="nl-NL"/>
              </w:rPr>
            </w:pPr>
            <w:r w:rsidRPr="00E04ABE">
              <w:rPr>
                <w:rFonts w:ascii="Times New Roman" w:hAnsi="Times New Roman"/>
                <w:b/>
                <w:noProof/>
                <w:sz w:val="24"/>
                <w:szCs w:val="24"/>
                <w:lang w:eastAsia="nl-NL"/>
              </w:rPr>
              <w:t>Description</w:t>
            </w:r>
          </w:p>
        </w:tc>
        <w:tc>
          <w:tcPr>
            <w:tcW w:w="5168" w:type="dxa"/>
            <w:tcBorders>
              <w:left w:val="nil"/>
              <w:bottom w:val="single" w:sz="4" w:space="0" w:color="auto"/>
              <w:right w:val="single" w:sz="4" w:space="0" w:color="auto"/>
            </w:tcBorders>
          </w:tcPr>
          <w:p w:rsidR="00595AF5" w:rsidRPr="00E04ABE" w:rsidRDefault="00595AF5" w:rsidP="00595AF5">
            <w:pPr>
              <w:spacing w:line="360" w:lineRule="auto"/>
              <w:jc w:val="center"/>
              <w:rPr>
                <w:rFonts w:ascii="Times New Roman" w:hAnsi="Times New Roman"/>
                <w:b/>
                <w:noProof/>
                <w:sz w:val="24"/>
                <w:szCs w:val="24"/>
                <w:lang w:eastAsia="nl-NL"/>
              </w:rPr>
            </w:pPr>
            <w:r w:rsidRPr="00E04ABE">
              <w:rPr>
                <w:rFonts w:ascii="Times New Roman" w:hAnsi="Times New Roman"/>
                <w:b/>
                <w:noProof/>
                <w:sz w:val="24"/>
                <w:szCs w:val="24"/>
                <w:lang w:eastAsia="nl-NL"/>
              </w:rPr>
              <w:t>Connotation</w:t>
            </w:r>
          </w:p>
        </w:tc>
      </w:tr>
      <w:tr w:rsidR="00595AF5" w:rsidRPr="00E04ABE" w:rsidTr="00E04ABE">
        <w:tc>
          <w:tcPr>
            <w:tcW w:w="1701" w:type="dxa"/>
            <w:tcBorders>
              <w:left w:val="single" w:sz="4" w:space="0" w:color="auto"/>
              <w:bottom w:val="nil"/>
              <w:right w:val="nil"/>
            </w:tcBorders>
            <w:shd w:val="clear" w:color="auto" w:fill="F2F2F2" w:themeFill="background1" w:themeFillShade="F2"/>
          </w:tcPr>
          <w:p w:rsidR="00595AF5" w:rsidRPr="00E04ABE" w:rsidRDefault="00595AF5" w:rsidP="00595AF5">
            <w:pPr>
              <w:spacing w:line="360" w:lineRule="auto"/>
              <w:rPr>
                <w:rFonts w:ascii="Times New Roman" w:hAnsi="Times New Roman"/>
                <w:noProof/>
                <w:sz w:val="24"/>
                <w:szCs w:val="24"/>
                <w:lang w:eastAsia="nl-NL"/>
              </w:rPr>
            </w:pPr>
            <w:r w:rsidRPr="00E04ABE">
              <w:rPr>
                <w:rFonts w:ascii="Times New Roman" w:hAnsi="Times New Roman"/>
                <w:noProof/>
                <w:sz w:val="24"/>
                <w:szCs w:val="24"/>
                <w:lang w:eastAsia="nl-NL"/>
              </w:rPr>
              <w:t>BpE</w:t>
            </w:r>
          </w:p>
        </w:tc>
        <w:tc>
          <w:tcPr>
            <w:tcW w:w="3686" w:type="dxa"/>
            <w:tcBorders>
              <w:left w:val="nil"/>
              <w:bottom w:val="nil"/>
              <w:right w:val="nil"/>
            </w:tcBorders>
            <w:shd w:val="clear" w:color="auto" w:fill="F2F2F2" w:themeFill="background1" w:themeFillShade="F2"/>
          </w:tcPr>
          <w:p w:rsidR="00595AF5" w:rsidRPr="00E04ABE" w:rsidRDefault="00595AF5" w:rsidP="00595AF5">
            <w:pPr>
              <w:spacing w:line="360" w:lineRule="auto"/>
              <w:rPr>
                <w:rFonts w:ascii="Times New Roman" w:hAnsi="Times New Roman"/>
                <w:noProof/>
                <w:sz w:val="24"/>
                <w:szCs w:val="24"/>
                <w:lang w:eastAsia="nl-NL"/>
              </w:rPr>
            </w:pPr>
            <w:r w:rsidRPr="00E04ABE">
              <w:rPr>
                <w:rFonts w:ascii="Times New Roman" w:hAnsi="Times New Roman"/>
                <w:noProof/>
                <w:sz w:val="24"/>
                <w:szCs w:val="24"/>
                <w:lang w:eastAsia="nl-NL"/>
              </w:rPr>
              <w:t>Beats per Epoch</w:t>
            </w:r>
          </w:p>
        </w:tc>
        <w:tc>
          <w:tcPr>
            <w:tcW w:w="5168" w:type="dxa"/>
            <w:tcBorders>
              <w:left w:val="nil"/>
              <w:bottom w:val="nil"/>
              <w:right w:val="single" w:sz="4" w:space="0" w:color="auto"/>
            </w:tcBorders>
            <w:shd w:val="clear" w:color="auto" w:fill="F2F2F2" w:themeFill="background1" w:themeFillShade="F2"/>
          </w:tcPr>
          <w:p w:rsidR="00595AF5" w:rsidRPr="00E04ABE" w:rsidRDefault="00595AF5" w:rsidP="00595AF5">
            <w:pPr>
              <w:spacing w:line="360" w:lineRule="auto"/>
              <w:rPr>
                <w:rFonts w:ascii="Times New Roman" w:hAnsi="Times New Roman"/>
                <w:noProof/>
                <w:sz w:val="24"/>
                <w:szCs w:val="24"/>
                <w:lang w:eastAsia="nl-NL"/>
              </w:rPr>
            </w:pPr>
            <w:r w:rsidRPr="00E04ABE">
              <w:rPr>
                <w:rFonts w:ascii="Times New Roman" w:hAnsi="Times New Roman"/>
                <w:noProof/>
                <w:sz w:val="24"/>
                <w:szCs w:val="24"/>
                <w:lang w:eastAsia="nl-NL"/>
              </w:rPr>
              <w:t xml:space="preserve">ECG R-R intervals detection due to noise is reflected. If ECG is noise distorted, BpE decrease . This moslty appears during AS and wake. Longer heart rate is reflected when long term windowed. </w:t>
            </w:r>
          </w:p>
        </w:tc>
      </w:tr>
      <w:tr w:rsidR="00595AF5" w:rsidRPr="00E04ABE" w:rsidTr="0016743B">
        <w:tc>
          <w:tcPr>
            <w:tcW w:w="1701" w:type="dxa"/>
            <w:tcBorders>
              <w:top w:val="nil"/>
              <w:left w:val="single" w:sz="4" w:space="0" w:color="auto"/>
              <w:bottom w:val="nil"/>
              <w:right w:val="nil"/>
            </w:tcBorders>
          </w:tcPr>
          <w:p w:rsidR="00595AF5" w:rsidRPr="00E04ABE" w:rsidRDefault="00595AF5" w:rsidP="00595AF5">
            <w:pPr>
              <w:spacing w:line="360" w:lineRule="auto"/>
              <w:rPr>
                <w:rFonts w:ascii="Times New Roman" w:hAnsi="Times New Roman"/>
                <w:noProof/>
                <w:sz w:val="24"/>
                <w:szCs w:val="24"/>
                <w:lang w:eastAsia="nl-NL"/>
              </w:rPr>
            </w:pPr>
            <w:r w:rsidRPr="00E04ABE">
              <w:rPr>
                <w:rFonts w:ascii="Times New Roman" w:hAnsi="Times New Roman"/>
                <w:noProof/>
                <w:sz w:val="24"/>
                <w:szCs w:val="24"/>
                <w:lang w:eastAsia="nl-NL"/>
              </w:rPr>
              <w:t>TotPow [</w:t>
            </w:r>
            <w:r w:rsidRPr="00E04ABE">
              <w:rPr>
                <w:rFonts w:ascii="Times New Roman" w:hAnsi="Times New Roman"/>
                <w:sz w:val="20"/>
                <w:szCs w:val="20"/>
              </w:rPr>
              <w:t>ms</w:t>
            </w:r>
            <w:r w:rsidRPr="00E04ABE">
              <w:rPr>
                <w:rFonts w:ascii="Times New Roman" w:hAnsi="Times New Roman"/>
                <w:sz w:val="20"/>
                <w:szCs w:val="20"/>
                <w:vertAlign w:val="superscript"/>
              </w:rPr>
              <w:t>2</w:t>
            </w:r>
            <w:r w:rsidRPr="00E04ABE">
              <w:rPr>
                <w:rFonts w:ascii="Times New Roman" w:hAnsi="Times New Roman"/>
                <w:noProof/>
                <w:sz w:val="24"/>
                <w:szCs w:val="24"/>
                <w:lang w:eastAsia="nl-NL"/>
              </w:rPr>
              <w:t>]</w:t>
            </w:r>
          </w:p>
        </w:tc>
        <w:tc>
          <w:tcPr>
            <w:tcW w:w="3686" w:type="dxa"/>
            <w:tcBorders>
              <w:top w:val="nil"/>
              <w:left w:val="nil"/>
              <w:bottom w:val="nil"/>
              <w:right w:val="nil"/>
            </w:tcBorders>
          </w:tcPr>
          <w:p w:rsidR="00595AF5" w:rsidRPr="00E04ABE" w:rsidRDefault="00595AF5" w:rsidP="00595AF5">
            <w:pPr>
              <w:spacing w:line="360" w:lineRule="auto"/>
              <w:rPr>
                <w:rFonts w:ascii="Times New Roman" w:hAnsi="Times New Roman"/>
                <w:noProof/>
                <w:sz w:val="24"/>
                <w:szCs w:val="24"/>
                <w:lang w:eastAsia="nl-NL"/>
              </w:rPr>
            </w:pPr>
            <w:r w:rsidRPr="00E04ABE">
              <w:rPr>
                <w:rFonts w:ascii="Times New Roman" w:hAnsi="Times New Roman"/>
                <w:noProof/>
                <w:sz w:val="24"/>
                <w:szCs w:val="24"/>
                <w:lang w:eastAsia="nl-NL"/>
              </w:rPr>
              <w:t>Total power or variance of NN intervals of a defined window size.</w:t>
            </w:r>
          </w:p>
        </w:tc>
        <w:tc>
          <w:tcPr>
            <w:tcW w:w="5168" w:type="dxa"/>
            <w:tcBorders>
              <w:top w:val="nil"/>
              <w:left w:val="nil"/>
              <w:bottom w:val="nil"/>
              <w:right w:val="single" w:sz="4" w:space="0" w:color="auto"/>
            </w:tcBorders>
          </w:tcPr>
          <w:p w:rsidR="00595AF5" w:rsidRPr="00E04ABE" w:rsidRDefault="00595AF5" w:rsidP="00595AF5">
            <w:pPr>
              <w:spacing w:line="360" w:lineRule="auto"/>
              <w:rPr>
                <w:rFonts w:ascii="Times New Roman" w:hAnsi="Times New Roman"/>
                <w:noProof/>
                <w:sz w:val="24"/>
                <w:szCs w:val="24"/>
                <w:lang w:eastAsia="nl-NL"/>
              </w:rPr>
            </w:pPr>
            <w:r w:rsidRPr="00E04ABE">
              <w:rPr>
                <w:rFonts w:ascii="Times New Roman" w:hAnsi="Times New Roman"/>
                <w:noProof/>
                <w:sz w:val="24"/>
                <w:szCs w:val="24"/>
                <w:lang w:eastAsia="nl-NL"/>
              </w:rPr>
              <w:t xml:space="preserve">Reflects overal heart rate variability </w:t>
            </w:r>
            <w:r w:rsidRPr="00E04ABE">
              <w:rPr>
                <w:rFonts w:ascii="Times New Roman" w:hAnsi="Times New Roman"/>
                <w:b/>
                <w:noProof/>
                <w:sz w:val="24"/>
                <w:szCs w:val="24"/>
                <w:lang w:eastAsia="nl-NL"/>
              </w:rPr>
              <w:fldChar w:fldCharType="begin" w:fldLock="1"/>
            </w:r>
            <w:r w:rsidRPr="00E04ABE">
              <w:rPr>
                <w:rFonts w:ascii="Times New Roman" w:hAnsi="Times New Roman"/>
                <w:b/>
                <w:noProof/>
                <w:sz w:val="24"/>
                <w:szCs w:val="24"/>
                <w:lang w:eastAsia="nl-NL"/>
              </w:rPr>
              <w:instrText>ADDIN CSL_CITATION { "citationItems" : [ { "id" : "ITEM-1", "itemData" : { "DOI" : "10.1161/01.CIR.93.5.1043", "ISBN" : "0195-668X", "ISSN" : "0009-7322", "PMID" : "8598068", "abstract" : "The last two decades have witnessed the recognition of a significant relationship between the autonomic nervous system and cardiovascular mortality, including sudden cardiac death[1\u20134]. Experimental evidence for an associ- ation between a propensity for lethal arrhythmias and signs of either increased sympathetic or reduced vagal activity has encouraged the development of quantitative markers of autonomic activity. Heart rate variability (HRV) represents one of the most promising such markers. The apparently easy derivation of this measure has popularized its use. As many commercial devices now provide automated measurement of HRV, the cardiologist has been pro- vided with a seemingly simple tool for both research and clinical studies[5]. However, the significance and meaning of the many different measures of HRV are more complex than generally appreciated and there is a potential for incorrect conclusions and for excessive or unfounded extrapolations. Recognition of these problems led the European Society of Cardiology and the North American Society", "author" : [ { "dropping-particle" : "", "family" : "Malik", "given" : "Marek", "non-dropping-particle" : "", "parse-names" : false, "suffix" : "" } ], "container-title" : "Circulation", "id" : "ITEM-1", "issue" : "5", "issued" : { "date-parts" : [ [ "1996", "3", "1" ] ] }, "page" : "1043-65", "title" : "Heart rate variability: standards of measurement, physiological interpretation and clinical use. Task Force of the European Society of Cardiology and the North American Society of Pacing and Electrophysiology", "type" : "article-journal", "volume" : "93" }, "uris" : [ "http://www.mendeley.com/documents/?uuid=92fcf396-23c3-4907-ae44-4b5ae76940ae" ] }, { "id" : "ITEM-2", "itemData" : { "DOI" : "10.1016/j.smrv.2011.02.005", "ISSN" : "1532-2955", "PMID" : "21658979", "abstract" : "Heart rate (HR) is modulated by the combined effects of the sympathetic and parasympathetic nervous systems. Therefore, measurement of changes in HR over time (heart rate variability or HRV) provides information about autonomic functioning. HRV has been used to identify high risk people, understand the autonomic components of different disorders and to evaluate the effect of different interventions, etc. Since the signal required to measure HRV is already being collected on the electrocardiogram (ECG) channel of the polysomnogram (PSG), collecting data for research on HRV and sleep is straightforward, but applications have been limited. As reviewed here, HRV has been applied to understand autonomic changes during different sleep stages. It has also been applied to understand the effect of sleep-disordered breathing, periodic limb movements and insomnia both during sleep and during the daytime. HRV has been successfully used to screen people for possible referral to a Sleep Lab. It has also been used to monitor the effects of continuous positive airway pressure (CPAP). A novel HRV measure, cardiopulmonary coupling (CPC) has been proposed for sleep quality. Evidence also suggests that HRV collected during a PSG can be used in risk stratification models, at least for older adults. Caveats for accurate interpretation of HRV are also presented.", "author" : [ { "dropping-particle" : "", "family" : "Stein", "given" : "Phyllis K", "non-dropping-particle" : "", "parse-names" : false, "suffix" : "" }, { "dropping-particle" : "", "family" : "Pu", "given" : "Yachuan", "non-dropping-particle" : "", "parse-names" : false, "suffix" : "" } ], "container-title" : "Sleep medicine reviews", "id" : "ITEM-2", "issue" : "1", "issued" : { "date-parts" : [ [ "2012", "2" ] ] }, "page" : "47-66", "publisher" : "Elsevier Ltd", "title" : "Heart rate variability, sleep and sleep disorders", "type" : "article-journal", "volume" : "16" }, "uris" : [ "http://www.mendeley.com/documents/?uuid=559cfa88-df8f-417f-aa18-727ff81bce35" ] } ], "mendeley" : { "formattedCitation" : "[30,49]", "plainTextFormattedCitation" : "[30,49]", "previouslyFormattedCitation" : "[30,49]" }, "properties" : { "noteIndex" : 0 }, "schema" : "https://github.com/citation-style-language/schema/raw/master/csl-citation.json" }</w:instrText>
            </w:r>
            <w:r w:rsidRPr="00E04ABE">
              <w:rPr>
                <w:rFonts w:ascii="Times New Roman" w:hAnsi="Times New Roman"/>
                <w:b/>
                <w:noProof/>
                <w:sz w:val="24"/>
                <w:szCs w:val="24"/>
                <w:lang w:eastAsia="nl-NL"/>
              </w:rPr>
              <w:fldChar w:fldCharType="separate"/>
            </w:r>
            <w:r w:rsidRPr="00E04ABE">
              <w:rPr>
                <w:rFonts w:ascii="Times New Roman" w:hAnsi="Times New Roman"/>
                <w:noProof/>
                <w:sz w:val="24"/>
                <w:szCs w:val="24"/>
                <w:lang w:eastAsia="nl-NL"/>
              </w:rPr>
              <w:t>[30,49]</w:t>
            </w:r>
            <w:r w:rsidRPr="00E04ABE">
              <w:rPr>
                <w:rFonts w:ascii="Times New Roman" w:hAnsi="Times New Roman"/>
                <w:b/>
                <w:noProof/>
                <w:sz w:val="24"/>
                <w:szCs w:val="24"/>
                <w:lang w:eastAsia="nl-NL"/>
              </w:rPr>
              <w:fldChar w:fldCharType="end"/>
            </w:r>
          </w:p>
        </w:tc>
      </w:tr>
      <w:tr w:rsidR="00595AF5" w:rsidRPr="00E04ABE" w:rsidTr="0065187B">
        <w:tc>
          <w:tcPr>
            <w:tcW w:w="1701" w:type="dxa"/>
            <w:tcBorders>
              <w:top w:val="nil"/>
              <w:left w:val="single" w:sz="4" w:space="0" w:color="auto"/>
              <w:bottom w:val="nil"/>
              <w:right w:val="nil"/>
            </w:tcBorders>
            <w:shd w:val="clear" w:color="auto" w:fill="F2F2F2" w:themeFill="background1" w:themeFillShade="F2"/>
          </w:tcPr>
          <w:p w:rsidR="00595AF5" w:rsidRPr="00E04ABE" w:rsidRDefault="00595AF5" w:rsidP="00595AF5">
            <w:pPr>
              <w:spacing w:line="360" w:lineRule="auto"/>
              <w:rPr>
                <w:rFonts w:ascii="Times New Roman" w:hAnsi="Times New Roman"/>
                <w:noProof/>
                <w:sz w:val="24"/>
                <w:szCs w:val="24"/>
                <w:lang w:eastAsia="nl-NL"/>
              </w:rPr>
            </w:pPr>
            <w:r w:rsidRPr="00E04ABE">
              <w:rPr>
                <w:rFonts w:ascii="Times New Roman" w:hAnsi="Times New Roman"/>
                <w:sz w:val="24"/>
                <w:szCs w:val="20"/>
              </w:rPr>
              <w:t>VLF [ms</w:t>
            </w:r>
            <w:r w:rsidRPr="00E04ABE">
              <w:rPr>
                <w:rFonts w:ascii="Times New Roman" w:hAnsi="Times New Roman"/>
                <w:sz w:val="24"/>
                <w:szCs w:val="20"/>
                <w:vertAlign w:val="superscript"/>
              </w:rPr>
              <w:t>2</w:t>
            </w:r>
            <w:r w:rsidRPr="00E04ABE">
              <w:rPr>
                <w:rFonts w:ascii="Times New Roman" w:hAnsi="Times New Roman"/>
                <w:sz w:val="24"/>
                <w:szCs w:val="20"/>
              </w:rPr>
              <w:t>]</w:t>
            </w:r>
          </w:p>
        </w:tc>
        <w:tc>
          <w:tcPr>
            <w:tcW w:w="3686" w:type="dxa"/>
            <w:tcBorders>
              <w:top w:val="nil"/>
              <w:left w:val="nil"/>
              <w:bottom w:val="nil"/>
              <w:right w:val="nil"/>
            </w:tcBorders>
            <w:shd w:val="clear" w:color="auto" w:fill="F2F2F2" w:themeFill="background1" w:themeFillShade="F2"/>
          </w:tcPr>
          <w:p w:rsidR="00595AF5" w:rsidRPr="00E04ABE" w:rsidRDefault="00595AF5" w:rsidP="00595AF5">
            <w:pPr>
              <w:spacing w:line="360" w:lineRule="auto"/>
              <w:rPr>
                <w:rFonts w:ascii="Times New Roman" w:hAnsi="Times New Roman"/>
                <w:noProof/>
                <w:sz w:val="24"/>
                <w:szCs w:val="24"/>
                <w:lang w:eastAsia="nl-NL"/>
              </w:rPr>
            </w:pPr>
            <w:r w:rsidRPr="00E04ABE">
              <w:rPr>
                <w:rFonts w:ascii="Times New Roman" w:hAnsi="Times New Roman"/>
                <w:noProof/>
                <w:sz w:val="24"/>
                <w:szCs w:val="24"/>
                <w:lang w:eastAsia="nl-NL"/>
              </w:rPr>
              <w:t xml:space="preserve">The power of the very low </w:t>
            </w:r>
            <w:bookmarkStart w:id="0" w:name="_GoBack"/>
            <w:bookmarkEnd w:id="0"/>
            <w:r w:rsidRPr="00E04ABE">
              <w:rPr>
                <w:rFonts w:ascii="Times New Roman" w:hAnsi="Times New Roman"/>
                <w:noProof/>
                <w:sz w:val="24"/>
                <w:szCs w:val="24"/>
                <w:lang w:eastAsia="nl-NL"/>
              </w:rPr>
              <w:t>frequency band between 0.003-0.04 Hz of a defined window size.</w:t>
            </w:r>
          </w:p>
        </w:tc>
        <w:tc>
          <w:tcPr>
            <w:tcW w:w="5168" w:type="dxa"/>
            <w:tcBorders>
              <w:top w:val="nil"/>
              <w:left w:val="nil"/>
              <w:bottom w:val="nil"/>
              <w:right w:val="single" w:sz="4" w:space="0" w:color="auto"/>
            </w:tcBorders>
            <w:shd w:val="clear" w:color="auto" w:fill="F2F2F2" w:themeFill="background1" w:themeFillShade="F2"/>
          </w:tcPr>
          <w:p w:rsidR="00595AF5" w:rsidRPr="00E04ABE" w:rsidRDefault="00595AF5" w:rsidP="00595AF5">
            <w:pPr>
              <w:spacing w:line="360" w:lineRule="auto"/>
              <w:rPr>
                <w:rFonts w:ascii="Times New Roman" w:hAnsi="Times New Roman"/>
                <w:noProof/>
                <w:sz w:val="24"/>
                <w:szCs w:val="24"/>
                <w:lang w:eastAsia="nl-NL"/>
              </w:rPr>
            </w:pPr>
            <w:r w:rsidRPr="00E04ABE">
              <w:rPr>
                <w:rFonts w:ascii="Times New Roman" w:hAnsi="Times New Roman"/>
                <w:noProof/>
                <w:sz w:val="24"/>
                <w:szCs w:val="24"/>
                <w:lang w:eastAsia="nl-NL"/>
              </w:rPr>
              <w:t xml:space="preserve">Oscillations in VLF are attributed to peripheral resistance fluctuations caused by thermoregulation </w:t>
            </w:r>
            <w:r w:rsidRPr="00E04ABE">
              <w:rPr>
                <w:rFonts w:ascii="Times New Roman" w:hAnsi="Times New Roman"/>
                <w:noProof/>
                <w:sz w:val="24"/>
                <w:szCs w:val="24"/>
                <w:lang w:eastAsia="nl-NL"/>
              </w:rPr>
              <w:fldChar w:fldCharType="begin" w:fldLock="1"/>
            </w:r>
            <w:r w:rsidRPr="00E04ABE">
              <w:rPr>
                <w:rFonts w:ascii="Times New Roman" w:hAnsi="Times New Roman"/>
                <w:noProof/>
                <w:sz w:val="24"/>
                <w:szCs w:val="24"/>
                <w:lang w:eastAsia="nl-NL"/>
              </w:rPr>
              <w:instrText>ADDIN CSL_CITATION { "citationItems" : [ { "id" : "ITEM-1", "itemData" : { "DOI" : "10.1155/2015/583620", "author" : [ { "dropping-particle" : "", "family" : "Long", "given" : "Xi", "non-dropping-particle" : "", "parse-names" : false, "suffix" : "" }, { "dropping-particle" : "", "family" : "Haakma", "given" : "Reinder", "non-dropping-particle" : "", "parse-names" : false, "suffix" : "" }, { "dropping-particle" : "", "family" : "Leufkens", "given" : "Tim R.M.", "non-dropping-particle" : "", "parse-names" : false, "suffix" : "" }, { "dropping-particle" : "", "family" : "Fonseca", "given" : "Pedro", "non-dropping-particle" : "", "parse-names" : false, "suffix" : "" }, { "dropping-particle" : "", "family" : "Aarts", "given" : "Ronald M.", "non-dropping-particle" : "", "parse-names" : false, "suffix" : "" } ], "container-title" : "Computational Intelligence and Neuroscience", "id" : "ITEM-1", "issued" : { "date-parts" : [ [ "2015" ] ] }, "page" : "17 pages", "title" : "Effects of between- and within-subject variability on autonomic cardiorespiratory activity during sleep and their limitations on sleep staging: A multilevel analysis", "type" : "article-journal", "volume" : "vol. 2015" }, "uris" : [ "http://www.mendeley.com/documents/?uuid=68ec7b0a-bf60-4b76-930b-b233964337b0" ] } ], "mendeley" : { "formattedCitation" : "[44]", "plainTextFormattedCitation" : "[44]", "previouslyFormattedCitation" : "[44]" }, "properties" : { "noteIndex" : 0 }, "schema" : "https://github.com/citation-style-language/schema/raw/master/csl-citation.json" }</w:instrText>
            </w:r>
            <w:r w:rsidRPr="00E04ABE">
              <w:rPr>
                <w:rFonts w:ascii="Times New Roman" w:hAnsi="Times New Roman"/>
                <w:noProof/>
                <w:sz w:val="24"/>
                <w:szCs w:val="24"/>
                <w:lang w:eastAsia="nl-NL"/>
              </w:rPr>
              <w:fldChar w:fldCharType="separate"/>
            </w:r>
            <w:r w:rsidRPr="00E04ABE">
              <w:rPr>
                <w:rFonts w:ascii="Times New Roman" w:hAnsi="Times New Roman"/>
                <w:noProof/>
                <w:sz w:val="24"/>
                <w:szCs w:val="24"/>
                <w:lang w:eastAsia="nl-NL"/>
              </w:rPr>
              <w:t>[44]</w:t>
            </w:r>
            <w:r w:rsidRPr="00E04ABE">
              <w:rPr>
                <w:rFonts w:ascii="Times New Roman" w:hAnsi="Times New Roman"/>
                <w:noProof/>
                <w:sz w:val="24"/>
                <w:szCs w:val="24"/>
                <w:lang w:eastAsia="nl-NL"/>
              </w:rPr>
              <w:fldChar w:fldCharType="end"/>
            </w:r>
            <w:r w:rsidRPr="00E04ABE">
              <w:rPr>
                <w:rFonts w:ascii="Times New Roman" w:hAnsi="Times New Roman"/>
                <w:noProof/>
                <w:sz w:val="24"/>
                <w:szCs w:val="24"/>
                <w:lang w:eastAsia="nl-NL"/>
              </w:rPr>
              <w:t>.</w:t>
            </w:r>
          </w:p>
        </w:tc>
      </w:tr>
      <w:tr w:rsidR="00595AF5" w:rsidRPr="00E04ABE" w:rsidTr="0016743B">
        <w:tc>
          <w:tcPr>
            <w:tcW w:w="1701" w:type="dxa"/>
            <w:tcBorders>
              <w:top w:val="nil"/>
              <w:left w:val="single" w:sz="4" w:space="0" w:color="auto"/>
              <w:bottom w:val="nil"/>
              <w:right w:val="nil"/>
            </w:tcBorders>
          </w:tcPr>
          <w:p w:rsidR="00595AF5" w:rsidRPr="00E04ABE" w:rsidRDefault="00595AF5" w:rsidP="00595AF5">
            <w:pPr>
              <w:spacing w:line="360" w:lineRule="auto"/>
              <w:rPr>
                <w:rFonts w:ascii="Times New Roman" w:hAnsi="Times New Roman"/>
                <w:noProof/>
                <w:sz w:val="24"/>
                <w:szCs w:val="24"/>
                <w:lang w:eastAsia="nl-NL"/>
              </w:rPr>
            </w:pPr>
            <w:r w:rsidRPr="00E04ABE">
              <w:rPr>
                <w:rFonts w:ascii="Times New Roman" w:hAnsi="Times New Roman"/>
                <w:sz w:val="24"/>
                <w:szCs w:val="20"/>
              </w:rPr>
              <w:t>LF [ms</w:t>
            </w:r>
            <w:r w:rsidRPr="00E04ABE">
              <w:rPr>
                <w:rFonts w:ascii="Times New Roman" w:hAnsi="Times New Roman"/>
                <w:sz w:val="24"/>
                <w:szCs w:val="20"/>
                <w:vertAlign w:val="superscript"/>
              </w:rPr>
              <w:t>2</w:t>
            </w:r>
            <w:r w:rsidRPr="00E04ABE">
              <w:rPr>
                <w:rFonts w:ascii="Times New Roman" w:hAnsi="Times New Roman"/>
                <w:sz w:val="24"/>
                <w:szCs w:val="20"/>
              </w:rPr>
              <w:t>]</w:t>
            </w:r>
          </w:p>
        </w:tc>
        <w:tc>
          <w:tcPr>
            <w:tcW w:w="3686" w:type="dxa"/>
            <w:tcBorders>
              <w:top w:val="nil"/>
              <w:left w:val="nil"/>
              <w:bottom w:val="nil"/>
              <w:right w:val="nil"/>
            </w:tcBorders>
          </w:tcPr>
          <w:p w:rsidR="00595AF5" w:rsidRPr="00E04ABE" w:rsidRDefault="00595AF5" w:rsidP="00595AF5">
            <w:pPr>
              <w:spacing w:line="360" w:lineRule="auto"/>
              <w:rPr>
                <w:rFonts w:ascii="Times New Roman" w:hAnsi="Times New Roman"/>
                <w:noProof/>
                <w:sz w:val="24"/>
                <w:szCs w:val="24"/>
                <w:lang w:eastAsia="nl-NL"/>
              </w:rPr>
            </w:pPr>
            <w:r w:rsidRPr="00E04ABE">
              <w:rPr>
                <w:rFonts w:ascii="Times New Roman" w:hAnsi="Times New Roman"/>
                <w:noProof/>
                <w:sz w:val="24"/>
                <w:szCs w:val="24"/>
                <w:lang w:eastAsia="nl-NL"/>
              </w:rPr>
              <w:t>The power of the low frequency band between 0.04-0.15 Hz of a defined window size.</w:t>
            </w:r>
          </w:p>
        </w:tc>
        <w:tc>
          <w:tcPr>
            <w:tcW w:w="5168" w:type="dxa"/>
            <w:tcBorders>
              <w:top w:val="nil"/>
              <w:left w:val="nil"/>
              <w:bottom w:val="nil"/>
              <w:right w:val="single" w:sz="4" w:space="0" w:color="auto"/>
            </w:tcBorders>
          </w:tcPr>
          <w:p w:rsidR="00595AF5" w:rsidRPr="00E04ABE" w:rsidRDefault="00595AF5" w:rsidP="00595AF5">
            <w:pPr>
              <w:spacing w:line="360" w:lineRule="auto"/>
              <w:rPr>
                <w:rFonts w:ascii="Times New Roman" w:hAnsi="Times New Roman"/>
                <w:noProof/>
                <w:sz w:val="24"/>
                <w:szCs w:val="24"/>
                <w:lang w:eastAsia="nl-NL"/>
              </w:rPr>
            </w:pPr>
            <w:r w:rsidRPr="00E04ABE">
              <w:rPr>
                <w:rFonts w:ascii="Times New Roman" w:hAnsi="Times New Roman"/>
                <w:noProof/>
                <w:sz w:val="24"/>
                <w:szCs w:val="24"/>
                <w:lang w:eastAsia="nl-NL"/>
              </w:rPr>
              <w:t xml:space="preserve">LF fluctuations are assumed to be related to baroreflex activity and under parasympathetic and sympathetic influence </w:t>
            </w:r>
            <w:r w:rsidRPr="00E04ABE">
              <w:rPr>
                <w:rFonts w:ascii="Times New Roman" w:hAnsi="Times New Roman"/>
                <w:noProof/>
                <w:sz w:val="24"/>
                <w:szCs w:val="24"/>
                <w:lang w:eastAsia="nl-NL"/>
              </w:rPr>
              <w:fldChar w:fldCharType="begin" w:fldLock="1"/>
            </w:r>
            <w:r w:rsidRPr="00E04ABE">
              <w:rPr>
                <w:rFonts w:ascii="Times New Roman" w:hAnsi="Times New Roman"/>
                <w:noProof/>
                <w:sz w:val="24"/>
                <w:szCs w:val="24"/>
                <w:lang w:eastAsia="nl-NL"/>
              </w:rPr>
              <w:instrText>ADDIN CSL_CITATION { "citationItems" : [ { "id" : "ITEM-1", "itemData" : { "DOI" : "10.1155/2015/583620", "author" : [ { "dropping-particle" : "", "family" : "Long", "given" : "Xi", "non-dropping-particle" : "", "parse-names" : false, "suffix" : "" }, { "dropping-particle" : "", "family" : "Haakma", "given" : "Reinder", "non-dropping-particle" : "", "parse-names" : false, "suffix" : "" }, { "dropping-particle" : "", "family" : "Leufkens", "given" : "Tim R.M.", "non-dropping-particle" : "", "parse-names" : false, "suffix" : "" }, { "dropping-particle" : "", "family" : "Fonseca", "given" : "Pedro", "non-dropping-particle" : "", "parse-names" : false, "suffix" : "" }, { "dropping-particle" : "", "family" : "Aarts", "given" : "Ronald M.", "non-dropping-particle" : "", "parse-names" : false, "suffix" : "" } ], "container-title" : "Computational Intelligence and Neuroscience", "id" : "ITEM-1", "issued" : { "date-parts" : [ [ "2015" ] ] }, "page" : "17 pages", "title" : "Effects of between- and within-subject variability on autonomic cardiorespiratory activity during sleep and their limitations on sleep staging: A multilevel analysis", "type" : "article-journal", "volume" : "vol. 2015" }, "uris" : [ "http://www.mendeley.com/documents/?uuid=68ec7b0a-bf60-4b76-930b-b233964337b0" ] }, { "id" : "ITEM-2", "itemData" : { "DOI" : "10.1088/0967-3334/30/8/009", "ISBN" : "0967-3334 (Print)\\r0967-3334 (Linking)", "ISSN" : "0967-3334", "PMID" : "19590113", "abstract" : "Normative time- and frequency-domain heart rate variability (HRV) measures were extracted during quiet sleep (QS) and active sleep (AS) periods in 30 healthy babies. All newborn infants studied were less than 12 h old and the sleep state was classified using multi-channel video EEG. Three bands were extracted from the heart rate (HR) spectrum: very low frequency (VLF), 0.01-0.04 Hz; low frequency (LF), 0.04-0.2 Hz, and high frequency (HF), &gt;0.2 Hz. All metrics were averaged across all patients and per sleep state to produce a table of normative values. A noticeable peak corresponding to activity in the RSA band was found in 80% patients during QS and 0% of patients during AS, although some broadband activity was observed. The majority of HRV metrics showed a statistically significant separation between QS and AS. It can be concluded that (i) activity in the RSA band is present during QS in the healthy newborn, in the first 12 h of life, (ii) HRV measures are affected by sleep state and (iii) the averaged HRV metrics reported here could assist the interpretation of HRV data from newborns with neonatal illnesses.", "author" : [ { "dropping-particle" : "", "family" : "Doyle", "given" : "O M", "non-dropping-particle" : "", "parse-names" : false, "suffix" : "" }, { "dropping-particle" : "", "family" : "Korotchikova", "given" : "I", "non-dropping-particle" : "", "parse-names" : false, "suffix" : "" }, { "dropping-particle" : "", "family" : "Lightbody", "given" : "G", "non-dropping-particle" : "", "parse-names" : false, "suffix" : "" }, { "dropping-particle" : "", "family" : "Marnane", "given" : "W", "non-dropping-particle" : "", "parse-names" : false, "suffix" : "" }, { "dropping-particle" : "", "family" : "Kerins", "given" : "D", "non-dropping-particle" : "", "parse-names" : false, "suffix" : "" }, { "dropping-particle" : "", "family" : "Boylan", "given" : "G B", "non-dropping-particle" : "", "parse-names" : false, "suffix" : "" } ], "container-title" : "Physiological measurement", "id" : "ITEM-2", "issue" : "8", "issued" : { "date-parts" : [ [ "2009" ] ] }, "page" : "847-860", "title" : "Heart rate variability during sleep in healthy term newborns in the early postnatal period", "type" : "article-journal", "volume" : "30" }, "uris" : [ "http://www.mendeley.com/documents/?uuid=a89c5c43-697f-42cf-b102-37def13247d4" ] } ], "mendeley" : { "formattedCitation" : "[40,44]", "plainTextFormattedCitation" : "[40,44]", "previouslyFormattedCitation" : "[40,44]" }, "properties" : { "noteIndex" : 0 }, "schema" : "https://github.com/citation-style-language/schema/raw/master/csl-citation.json" }</w:instrText>
            </w:r>
            <w:r w:rsidRPr="00E04ABE">
              <w:rPr>
                <w:rFonts w:ascii="Times New Roman" w:hAnsi="Times New Roman"/>
                <w:noProof/>
                <w:sz w:val="24"/>
                <w:szCs w:val="24"/>
                <w:lang w:eastAsia="nl-NL"/>
              </w:rPr>
              <w:fldChar w:fldCharType="separate"/>
            </w:r>
            <w:r w:rsidRPr="00E04ABE">
              <w:rPr>
                <w:rFonts w:ascii="Times New Roman" w:hAnsi="Times New Roman"/>
                <w:noProof/>
                <w:sz w:val="24"/>
                <w:szCs w:val="24"/>
                <w:lang w:eastAsia="nl-NL"/>
              </w:rPr>
              <w:t>[40,44]</w:t>
            </w:r>
            <w:r w:rsidRPr="00E04ABE">
              <w:rPr>
                <w:rFonts w:ascii="Times New Roman" w:hAnsi="Times New Roman"/>
                <w:noProof/>
                <w:sz w:val="24"/>
                <w:szCs w:val="24"/>
                <w:lang w:eastAsia="nl-NL"/>
              </w:rPr>
              <w:fldChar w:fldCharType="end"/>
            </w:r>
            <w:r w:rsidRPr="00E04ABE">
              <w:rPr>
                <w:rFonts w:ascii="Times New Roman" w:hAnsi="Times New Roman"/>
                <w:noProof/>
                <w:sz w:val="24"/>
                <w:szCs w:val="24"/>
                <w:lang w:eastAsia="nl-NL"/>
              </w:rPr>
              <w:t xml:space="preserve">. Fluctuations in the neonatal baroreceptor loop are at approximately 0.07 Hz </w:t>
            </w:r>
            <w:r w:rsidRPr="00E04ABE">
              <w:rPr>
                <w:rFonts w:ascii="Times New Roman" w:hAnsi="Times New Roman"/>
                <w:noProof/>
                <w:sz w:val="24"/>
                <w:szCs w:val="24"/>
                <w:lang w:eastAsia="nl-NL"/>
              </w:rPr>
              <w:fldChar w:fldCharType="begin" w:fldLock="1"/>
            </w:r>
            <w:r w:rsidRPr="00E04ABE">
              <w:rPr>
                <w:rFonts w:ascii="Times New Roman" w:hAnsi="Times New Roman"/>
                <w:noProof/>
                <w:sz w:val="24"/>
                <w:szCs w:val="24"/>
                <w:lang w:eastAsia="nl-NL"/>
              </w:rPr>
              <w:instrText>ADDIN CSL_CITATION { "citationItems" : [ { "id" : "ITEM-1", "itemData" : { "DOI" : "10.1088/0967-3334/30/8/009", "ISBN" : "0967-3334 (Print)\\r0967-3334 (Linking)", "ISSN" : "0967-3334", "PMID" : "19590113", "abstract" : "Normative time- and frequency-domain heart rate variability (HRV) measures were extracted during quiet sleep (QS) and active sleep (AS) periods in 30 healthy babies. All newborn infants studied were less than 12 h old and the sleep state was classified using multi-channel video EEG. Three bands were extracted from the heart rate (HR) spectrum: very low frequency (VLF), 0.01-0.04 Hz; low frequency (LF), 0.04-0.2 Hz, and high frequency (HF), &gt;0.2 Hz. All metrics were averaged across all patients and per sleep state to produce a table of normative values. A noticeable peak corresponding to activity in the RSA band was found in 80% patients during QS and 0% of patients during AS, although some broadband activity was observed. The majority of HRV metrics showed a statistically significant separation between QS and AS. It can be concluded that (i) activity in the RSA band is present during QS in the healthy newborn, in the first 12 h of life, (ii) HRV measures are affected by sleep state and (iii) the averaged HRV metrics reported here could assist the interpretation of HRV data from newborns with neonatal illnesses.", "author" : [ { "dropping-particle" : "", "family" : "Doyle", "given" : "O M", "non-dropping-particle" : "", "parse-names" : false, "suffix" : "" }, { "dropping-particle" : "", "family" : "Korotchikova", "given" : "I", "non-dropping-particle" : "", "parse-names" : false, "suffix" : "" }, { "dropping-particle" : "", "family" : "Lightbody", "given" : "G", "non-dropping-particle" : "", "parse-names" : false, "suffix" : "" }, { "dropping-particle" : "", "family" : "Marnane", "given" : "W", "non-dropping-particle" : "", "parse-names" : false, "suffix" : "" }, { "dropping-particle" : "", "family" : "Kerins", "given" : "D", "non-dropping-particle" : "", "parse-names" : false, "suffix" : "" }, { "dropping-particle" : "", "family" : "Boylan", "given" : "G B", "non-dropping-particle" : "", "parse-names" : false, "suffix" : "" } ], "container-title" : "Physiological measurement", "id" : "ITEM-1", "issue" : "8", "issued" : { "date-parts" : [ [ "2009" ] ] }, "page" : "847-860", "title" : "Heart rate variability during sleep in healthy term newborns in the early postnatal period", "type" : "article-journal", "volume" : "30" }, "uris" : [ "http://www.mendeley.com/documents/?uuid=a89c5c43-697f-42cf-b102-37def13247d4" ] }, { "id" : "ITEM-2", "itemData" : { "DOI" : "10.1113/jphysiol.2005.093641", "ISBN" : "0022-3751 (Print) 0022-3751 (Linking)", "ISSN" : "0022-3751", "PMID" : "16051623", "abstract" : "We performed a cross-sectional study in human infants to determine if indices of R-R interval variability, systolic blood pressure (SBP) variability, and baroreceptor reflex sensitivity change with postmenstrual age (PMA: gestational age+postnatal age). The electrocardiogram, arterial SBP and respiration were recorded in clinically stable infants (PMA, 28-42 weeks) in the quiet sleep state in the first days after birth. (Cross-)spectral analyses of R-R interval series and SBP series were performed to calculate the power of low-frequency (LF, indicating baroreceptor reflex activity, 0.04-0.15 Hz) and high-frequency (HF, indicating parasympathetic activity, individualized between the p-10 and p-90 values of respiratory frequency) fluctuations, and transfer function phase and gain. The mean R-R interval, and LF and HF spectral powers of R-R interval series increased with PMA. The mean SBP increased with PMA, but not the LF and HF spectral powers of SBP series. In the LF range, cross-spectral analysis showed high coherence values (&gt;0.5) with a consistent negative phase shift between R-R interval and SBP, indicating a approximately 3 s lag in R-R interval changes in relation to SBP. Baroreceptor reflex sensitivity, calculated from LF transfer gain, increased significantly with PMA, from 5 (preterm) to 15 ms mmHg-1 (term). Baroreceptor reflex sensitivity correlated significantly with the (LF and) HF spectral powers of R-R interval series, but not with the LF and HF spectral powers of SBP series. The principal conclusions are that baroreceptor reflex sensitivity and spectral power in R-R interval series increase in parallel with PMA, suggesting a progressive vagal maturation with PMA.", "author" : [ { "dropping-particle" : "", "family" : "Andriessen", "given" : "Peter", "non-dropping-particle" : "", "parse-names" : false, "suffix" : "" }, { "dropping-particle" : "", "family" : "Oetomo", "given" : "Sidarto Bambang", "non-dropping-particle" : "", "parse-names" : false, "suffix" : "" }, { "dropping-particle" : "", "family" : "Peters", "given" : "Chris", "non-dropping-particle" : "", "parse-names" : false, "suffix" : "" }, { "dropping-particle" : "", "family" : "Vermeulen", "given" : "Barbara", "non-dropping-particle" : "", "parse-names" : false, "suffix" : "" }, { "dropping-particle" : "", "family" : "Wijn", "given" : "Pieter F F", "non-dropping-particle" : "", "parse-names" : false, "suffix" : "" }, { "dropping-particle" : "", "family" : "Blanco", "given" : "Carlos E", "non-dropping-particle" : "", "parse-names" : false, "suffix" : "" } ], "container-title" : "The Journal of physiology", "id" : "ITEM-2", "issue" : "Pt 1", "issued" : { "date-parts" : [ [ "2005" ] ] }, "page" : "333-341", "title" : "Baroreceptor reflex sensitivity in human neonates: the effect of postmenstrual age", "type" : "article-journal", "volume" : "568" }, "uris" : [ "http://www.mendeley.com/documents/?uuid=cb6ee6df-37b5-4419-8638-e8ea15438a4b" ] }, { "id" : "ITEM-3", "itemData" : { "DOI" : "10.1203/00006450-200301000-00016", "ISSN" : "0031-3998", "author" : [ { "dropping-particle" : "", "family" : "Andriessen", "given" : "Peter", "non-dropping-particle" : "", "parse-names" : false, "suffix" : "" }, { "dropping-particle" : "", "family" : "Koolen", "given" : "Andr\u00e9 M P", "non-dropping-particle" : "", "parse-names" : false, "suffix" : "" }, { "dropping-particle" : "", "family" : "Berendsen", "given" : "Ralph C M", "non-dropping-particle" : "", "parse-names" : false, "suffix" : "" }, { "dropping-particle" : "", "family" : "Wijn", "given" : "Pieter F F", "non-dropping-particle" : "", "parse-names" : false, "suffix" : "" }, { "dropping-particle" : "", "family" : "Broeke", "given" : "Edith D M", "non-dropping-particle" : "Ten", "parse-names" : false, "suffix" : "" }, { "dropping-particle" : "", "family" : "Oei", "given" : "S Guid", "non-dropping-particle" : "", "parse-names" : false, "suffix" : "" }, { "dropping-particle" : "", "family" : "Blanco", "given" : "Carlos E", "non-dropping-particle" : "", "parse-names" : false, "suffix" : "" } ], "container-title" : "Pediatric Research", "id" : "ITEM-3", "issue" : "1", "issued" : { "date-parts" : [ [ "2003" ] ] }, "page" : "89-97", "title" : "Cardiovascular fluctuations and transfer function analysis in stable preterm infants", "type" : "article-journal", "volume" : "53" }, "uris" : [ "http://www.mendeley.com/documents/?uuid=92e1c73a-864e-419c-96f0-a61d9e73672a" ] } ], "mendeley" : { "formattedCitation" : "[40,45,46]", "plainTextFormattedCitation" : "[40,45,46]", "previouslyFormattedCitation" : "[40,45,46]" }, "properties" : { "noteIndex" : 0 }, "schema" : "https://github.com/citation-style-language/schema/raw/master/csl-citation.json" }</w:instrText>
            </w:r>
            <w:r w:rsidRPr="00E04ABE">
              <w:rPr>
                <w:rFonts w:ascii="Times New Roman" w:hAnsi="Times New Roman"/>
                <w:noProof/>
                <w:sz w:val="24"/>
                <w:szCs w:val="24"/>
                <w:lang w:eastAsia="nl-NL"/>
              </w:rPr>
              <w:fldChar w:fldCharType="separate"/>
            </w:r>
            <w:r w:rsidRPr="00E04ABE">
              <w:rPr>
                <w:rFonts w:ascii="Times New Roman" w:hAnsi="Times New Roman"/>
                <w:noProof/>
                <w:sz w:val="24"/>
                <w:szCs w:val="24"/>
                <w:lang w:eastAsia="nl-NL"/>
              </w:rPr>
              <w:t>[40,45,46]</w:t>
            </w:r>
            <w:r w:rsidRPr="00E04ABE">
              <w:rPr>
                <w:rFonts w:ascii="Times New Roman" w:hAnsi="Times New Roman"/>
                <w:noProof/>
                <w:sz w:val="24"/>
                <w:szCs w:val="24"/>
                <w:lang w:eastAsia="nl-NL"/>
              </w:rPr>
              <w:fldChar w:fldCharType="end"/>
            </w:r>
            <w:r w:rsidRPr="00E04ABE">
              <w:rPr>
                <w:rFonts w:ascii="Times New Roman" w:hAnsi="Times New Roman"/>
                <w:noProof/>
                <w:sz w:val="24"/>
                <w:szCs w:val="24"/>
                <w:lang w:eastAsia="nl-NL"/>
              </w:rPr>
              <w:t>.</w:t>
            </w:r>
          </w:p>
        </w:tc>
      </w:tr>
      <w:tr w:rsidR="00595AF5" w:rsidRPr="00E04ABE" w:rsidTr="00E04ABE">
        <w:tc>
          <w:tcPr>
            <w:tcW w:w="1701" w:type="dxa"/>
            <w:tcBorders>
              <w:top w:val="nil"/>
              <w:left w:val="single" w:sz="4" w:space="0" w:color="auto"/>
              <w:bottom w:val="nil"/>
              <w:right w:val="nil"/>
            </w:tcBorders>
            <w:shd w:val="clear" w:color="auto" w:fill="F2F2F2" w:themeFill="background1" w:themeFillShade="F2"/>
          </w:tcPr>
          <w:p w:rsidR="00595AF5" w:rsidRPr="00E04ABE" w:rsidRDefault="00595AF5" w:rsidP="00595AF5">
            <w:pPr>
              <w:spacing w:line="360" w:lineRule="auto"/>
              <w:rPr>
                <w:rFonts w:ascii="Times New Roman" w:hAnsi="Times New Roman"/>
                <w:noProof/>
                <w:sz w:val="24"/>
                <w:szCs w:val="24"/>
                <w:lang w:eastAsia="nl-NL"/>
              </w:rPr>
            </w:pPr>
            <w:r w:rsidRPr="00E04ABE">
              <w:rPr>
                <w:rFonts w:ascii="Times New Roman" w:hAnsi="Times New Roman"/>
                <w:noProof/>
                <w:sz w:val="24"/>
                <w:szCs w:val="24"/>
                <w:lang w:eastAsia="nl-NL"/>
              </w:rPr>
              <w:t>LFnorm [%]</w:t>
            </w:r>
          </w:p>
        </w:tc>
        <w:tc>
          <w:tcPr>
            <w:tcW w:w="3686" w:type="dxa"/>
            <w:tcBorders>
              <w:top w:val="nil"/>
              <w:left w:val="nil"/>
              <w:bottom w:val="nil"/>
              <w:right w:val="nil"/>
            </w:tcBorders>
            <w:shd w:val="clear" w:color="auto" w:fill="F2F2F2" w:themeFill="background1" w:themeFillShade="F2"/>
          </w:tcPr>
          <w:p w:rsidR="00595AF5" w:rsidRPr="00E04ABE" w:rsidRDefault="00595AF5" w:rsidP="00595AF5">
            <w:pPr>
              <w:spacing w:line="360" w:lineRule="auto"/>
              <w:rPr>
                <w:rFonts w:ascii="Times New Roman" w:hAnsi="Times New Roman"/>
                <w:noProof/>
                <w:sz w:val="24"/>
                <w:szCs w:val="24"/>
                <w:lang w:eastAsia="nl-NL"/>
              </w:rPr>
            </w:pPr>
            <w:r w:rsidRPr="00E04ABE">
              <w:rPr>
                <w:rFonts w:ascii="Times New Roman" w:hAnsi="Times New Roman"/>
                <w:noProof/>
                <w:sz w:val="24"/>
                <w:szCs w:val="24"/>
                <w:lang w:eastAsia="nl-NL"/>
              </w:rPr>
              <w:t xml:space="preserve">LF power in normalized units LF/(Total Power-VLF) x 100 </w:t>
            </w:r>
          </w:p>
        </w:tc>
        <w:tc>
          <w:tcPr>
            <w:tcW w:w="5168" w:type="dxa"/>
            <w:tcBorders>
              <w:top w:val="nil"/>
              <w:left w:val="nil"/>
              <w:bottom w:val="nil"/>
              <w:right w:val="single" w:sz="4" w:space="0" w:color="auto"/>
            </w:tcBorders>
            <w:shd w:val="clear" w:color="auto" w:fill="F2F2F2" w:themeFill="background1" w:themeFillShade="F2"/>
          </w:tcPr>
          <w:p w:rsidR="00595AF5" w:rsidRPr="00E04ABE" w:rsidRDefault="00595AF5" w:rsidP="00595AF5">
            <w:pPr>
              <w:spacing w:line="360" w:lineRule="auto"/>
              <w:rPr>
                <w:rFonts w:ascii="Times New Roman" w:hAnsi="Times New Roman"/>
                <w:noProof/>
                <w:sz w:val="24"/>
                <w:szCs w:val="24"/>
                <w:lang w:eastAsia="nl-NL"/>
              </w:rPr>
            </w:pPr>
            <w:r w:rsidRPr="00E04ABE">
              <w:rPr>
                <w:rFonts w:ascii="Times New Roman" w:hAnsi="Times New Roman"/>
                <w:noProof/>
                <w:sz w:val="24"/>
                <w:szCs w:val="24"/>
                <w:lang w:eastAsia="nl-NL"/>
              </w:rPr>
              <w:t xml:space="preserve">Normalization, to correct for total power variability. </w:t>
            </w:r>
          </w:p>
        </w:tc>
      </w:tr>
      <w:tr w:rsidR="00595AF5" w:rsidRPr="00E04ABE" w:rsidTr="0016743B">
        <w:tc>
          <w:tcPr>
            <w:tcW w:w="1701" w:type="dxa"/>
            <w:tcBorders>
              <w:top w:val="nil"/>
              <w:left w:val="single" w:sz="4" w:space="0" w:color="auto"/>
              <w:bottom w:val="nil"/>
              <w:right w:val="nil"/>
            </w:tcBorders>
          </w:tcPr>
          <w:p w:rsidR="00595AF5" w:rsidRPr="00E04ABE" w:rsidRDefault="00595AF5" w:rsidP="00595AF5">
            <w:pPr>
              <w:spacing w:line="360" w:lineRule="auto"/>
              <w:rPr>
                <w:rFonts w:ascii="Times New Roman" w:hAnsi="Times New Roman"/>
                <w:noProof/>
                <w:sz w:val="24"/>
                <w:szCs w:val="24"/>
                <w:lang w:eastAsia="nl-NL"/>
              </w:rPr>
            </w:pPr>
            <w:r w:rsidRPr="00E04ABE">
              <w:rPr>
                <w:rFonts w:ascii="Times New Roman" w:hAnsi="Times New Roman"/>
                <w:noProof/>
                <w:sz w:val="24"/>
                <w:szCs w:val="24"/>
                <w:lang w:eastAsia="nl-NL"/>
              </w:rPr>
              <w:t>HF [</w:t>
            </w:r>
            <w:r w:rsidRPr="00E04ABE">
              <w:rPr>
                <w:rFonts w:ascii="Times New Roman" w:hAnsi="Times New Roman"/>
                <w:sz w:val="24"/>
                <w:szCs w:val="24"/>
              </w:rPr>
              <w:t>ms</w:t>
            </w:r>
            <w:r w:rsidRPr="00E04ABE">
              <w:rPr>
                <w:rFonts w:ascii="Times New Roman" w:hAnsi="Times New Roman"/>
                <w:sz w:val="24"/>
                <w:szCs w:val="24"/>
                <w:vertAlign w:val="superscript"/>
              </w:rPr>
              <w:t>2</w:t>
            </w:r>
            <w:r w:rsidRPr="00E04ABE">
              <w:rPr>
                <w:rFonts w:ascii="Times New Roman" w:hAnsi="Times New Roman"/>
                <w:sz w:val="24"/>
                <w:szCs w:val="24"/>
              </w:rPr>
              <w:t>]</w:t>
            </w:r>
          </w:p>
        </w:tc>
        <w:tc>
          <w:tcPr>
            <w:tcW w:w="3686" w:type="dxa"/>
            <w:tcBorders>
              <w:top w:val="nil"/>
              <w:left w:val="nil"/>
              <w:bottom w:val="nil"/>
              <w:right w:val="nil"/>
            </w:tcBorders>
          </w:tcPr>
          <w:p w:rsidR="00595AF5" w:rsidRPr="00E04ABE" w:rsidRDefault="00595AF5" w:rsidP="00595AF5">
            <w:pPr>
              <w:spacing w:line="360" w:lineRule="auto"/>
              <w:rPr>
                <w:rFonts w:ascii="Times New Roman" w:hAnsi="Times New Roman"/>
                <w:noProof/>
                <w:sz w:val="24"/>
                <w:szCs w:val="24"/>
                <w:lang w:eastAsia="nl-NL"/>
              </w:rPr>
            </w:pPr>
            <w:r w:rsidRPr="00E04ABE">
              <w:rPr>
                <w:rFonts w:ascii="Times New Roman" w:hAnsi="Times New Roman"/>
                <w:noProof/>
                <w:sz w:val="24"/>
                <w:szCs w:val="24"/>
                <w:lang w:eastAsia="nl-NL"/>
              </w:rPr>
              <w:t>The power of the high frequency band between 0.15-0.4 Hz of a defined window size.</w:t>
            </w:r>
          </w:p>
        </w:tc>
        <w:tc>
          <w:tcPr>
            <w:tcW w:w="5168" w:type="dxa"/>
            <w:tcBorders>
              <w:top w:val="nil"/>
              <w:left w:val="nil"/>
              <w:bottom w:val="nil"/>
              <w:right w:val="single" w:sz="4" w:space="0" w:color="auto"/>
            </w:tcBorders>
          </w:tcPr>
          <w:p w:rsidR="00595AF5" w:rsidRPr="00E04ABE" w:rsidRDefault="00595AF5" w:rsidP="00595AF5">
            <w:pPr>
              <w:spacing w:line="360" w:lineRule="auto"/>
              <w:rPr>
                <w:rFonts w:ascii="Times New Roman" w:hAnsi="Times New Roman"/>
                <w:noProof/>
                <w:sz w:val="24"/>
                <w:szCs w:val="24"/>
                <w:lang w:eastAsia="nl-NL"/>
              </w:rPr>
            </w:pPr>
            <w:r w:rsidRPr="00E04ABE">
              <w:rPr>
                <w:rFonts w:ascii="Times New Roman" w:hAnsi="Times New Roman"/>
                <w:noProof/>
                <w:sz w:val="24"/>
                <w:szCs w:val="24"/>
                <w:lang w:eastAsia="nl-NL"/>
              </w:rPr>
              <w:t xml:space="preserve">HF fluctuations are associated with activities of the parasympathetic system and respiratory activity </w:t>
            </w:r>
            <w:r w:rsidRPr="00E04ABE">
              <w:rPr>
                <w:rFonts w:ascii="Times New Roman" w:hAnsi="Times New Roman"/>
                <w:noProof/>
                <w:sz w:val="24"/>
                <w:szCs w:val="24"/>
                <w:lang w:eastAsia="nl-NL"/>
              </w:rPr>
              <w:fldChar w:fldCharType="begin" w:fldLock="1"/>
            </w:r>
            <w:r w:rsidRPr="00E04ABE">
              <w:rPr>
                <w:rFonts w:ascii="Times New Roman" w:hAnsi="Times New Roman"/>
                <w:noProof/>
                <w:sz w:val="24"/>
                <w:szCs w:val="24"/>
                <w:lang w:eastAsia="nl-NL"/>
              </w:rPr>
              <w:instrText>ADDIN CSL_CITATION { "citationItems" : [ { "id" : "ITEM-1", "itemData" : { "DOI" : "10.3389/fphys.2012.00061", "ISBN" : "1664-042X (Electronic)\\n1664-042X (Linking)", "ISSN" : "1664042X", "PMID" : "22514535", "abstract" : "The immature autonomic nervous system (ANS) in premature infants regulates heart rate (HR) and respiration different during quiet sleep (QS) and active sleep (AS). Little information is available about ANS regulation in these subjects. The aim of this study was to investigate changes in autonomic regulation and cardiorespiratory coupling during AS and QS in five very preterm neonates with gestational age (GA) 26-31 weeks, applying univariate and bivariate linear and non-linear dynamics methods to the recorded cardiorespiratory signals. During QS univariate linear indices revealed lower standard deviations and entropies, indicating decreased heart rate (HR) variability. More balanced sympatho-vagal behavior of the ANS was revealed by decreased low frequency (LF), increased high frequency (HF), and a trend toward lower ratio LF/HF in QS. Applied non-linear indices (probabilities, entropies, and fractal measures) quantifying the complexity and scaling behavior of HR regulation processes were significantly altered in QS in comparison to AS. This reflects a lower short-term variability, less complexity, and a loss of fractal-like correlation properties of HR dynamics in QS. One major finding is that cardiorespiratory coupling is not yet completely developed in very preterm neonates with 26-31 weeks GA. Significantly different regulation patterns in bivariate oscillations of HR and respiration during AS and QS could be recognized. These patterns were characterized on the one hand by predominant monotonous regulating sequences originating from respiration independently from HR time series in AS, and to a minor degree in QS, and on the other hand by some prominent HR regulation sequences in QS independent of respiratory regulation. We speculate that these findings might be suitable for monitoring preterm neonates and for detecting disorders in the developing cardiorespiratory system.", "author" : [ { "dropping-particle" : "", "family" : "Reulecke", "given" : "Sina", "non-dropping-particle" : "", "parse-names" : false, "suffix" : "" }, { "dropping-particle" : "", "family" : "Schulz", "given" : "Steffen", "non-dropping-particle" : "", "parse-names" : false, "suffix" : "" }, { "dropping-particle" : "", "family" : "Voss", "given" : "Andreas", "non-dropping-particle" : "", "parse-names" : false, "suffix" : "" } ], "container-title" : "Frontiers in Physiology", "id" : "ITEM-1", "issue" : "April", "issued" : { "date-parts" : [ [ "2012" ] ] }, "page" : "1-9", "title" : "Autonomic regulation during quiet and active sleep states in very preterm neonates", "type" : "article-journal", "volume" : "3 APR" }, "uris" : [ "http://www.mendeley.com/documents/?uuid=1b3ae2f3-85f2-4adb-ba0f-d47d672c7a5b" ] }, { "id" : "ITEM-2", "itemData" : { "DOI" : "10.1155/2015/583620", "author" : [ { "dropping-particle" : "", "family" : "Long", "given" : "Xi", "non-dropping-particle" : "", "parse-names" : false, "suffix" : "" }, { "dropping-particle" : "", "family" : "Haakma", "given" : "Reinder", "non-dropping-particle" : "", "parse-names" : false, "suffix" : "" }, { "dropping-particle" : "", "family" : "Leufkens", "given" : "Tim R.M.", "non-dropping-particle" : "", "parse-names" : false, "suffix" : "" }, { "dropping-particle" : "", "family" : "Fonseca", "given" : "Pedro", "non-dropping-particle" : "", "parse-names" : false, "suffix" : "" }, { "dropping-particle" : "", "family" : "Aarts", "given" : "Ronald M.", "non-dropping-particle" : "", "parse-names" : false, "suffix" : "" } ], "container-title" : "Computational Intelligence and Neuroscience", "id" : "ITEM-2", "issued" : { "date-parts" : [ [ "2015" ] ] }, "page" : "17 pages", "title" : "Effects of between- and within-subject variability on autonomic cardiorespiratory activity during sleep and their limitations on sleep staging: A multilevel analysis", "type" : "article-journal", "volume" : "vol. 2015" }, "uris" : [ "http://www.mendeley.com/documents/?uuid=68ec7b0a-bf60-4b76-930b-b233964337b0" ] }, { "id" : "ITEM-3", "itemData" : { "DOI" : "10.1203/00006450-200301000-00016", "ISSN" : "0031-3998", "author" : [ { "dropping-particle" : "", "family" : "Andriessen", "given" : "Peter", "non-dropping-particle" : "", "parse-names" : false, "suffix" : "" }, { "dropping-particle" : "", "family" : "Koolen", "given" : "Andr\u00e9 M P", "non-dropping-particle" : "", "parse-names" : false, "suffix" : "" }, { "dropping-particle" : "", "family" : "Berendsen", "given" : "Ralph C M", "non-dropping-particle" : "", "parse-names" : false, "suffix" : "" }, { "dropping-particle" : "", "family" : "Wijn", "given" : "Pieter F F", "non-dropping-particle" : "", "parse-names" : false, "suffix" : "" }, { "dropping-particle" : "", "family" : "Broeke", "given" : "Edith D M", "non-dropping-particle" : "Ten", "parse-names" : false, "suffix" : "" }, { "dropping-particle" : "", "family" : "Oei", "given" : "S Guid", "non-dropping-particle" : "", "parse-names" : false, "suffix" : "" }, { "dropping-particle" : "", "family" : "Blanco", "given" : "Carlos E", "non-dropping-particle" : "", "parse-names" : false, "suffix" : "" } ], "container-title" : "Pediatric Research", "id" : "ITEM-3", "issue" : "1", "issued" : { "date-parts" : [ [ "2003" ] ] }, "page" : "89-97", "title" : "Cardiovascular fluctuations and transfer function analysis in stable preterm infants", "type" : "article-journal", "volume" : "53" }, "uris" : [ "http://www.mendeley.com/documents/?uuid=92e1c73a-864e-419c-96f0-a61d9e73672a" ] } ], "mendeley" : { "formattedCitation" : "[42,44,45]", "plainTextFormattedCitation" : "[42,44,45]", "previouslyFormattedCitation" : "[42,44,45]" }, "properties" : { "noteIndex" : 0 }, "schema" : "https://github.com/citation-style-language/schema/raw/master/csl-citation.json" }</w:instrText>
            </w:r>
            <w:r w:rsidRPr="00E04ABE">
              <w:rPr>
                <w:rFonts w:ascii="Times New Roman" w:hAnsi="Times New Roman"/>
                <w:noProof/>
                <w:sz w:val="24"/>
                <w:szCs w:val="24"/>
                <w:lang w:eastAsia="nl-NL"/>
              </w:rPr>
              <w:fldChar w:fldCharType="separate"/>
            </w:r>
            <w:r w:rsidRPr="00E04ABE">
              <w:rPr>
                <w:rFonts w:ascii="Times New Roman" w:hAnsi="Times New Roman"/>
                <w:noProof/>
                <w:sz w:val="24"/>
                <w:szCs w:val="24"/>
                <w:lang w:eastAsia="nl-NL"/>
              </w:rPr>
              <w:t>[42,44,45]</w:t>
            </w:r>
            <w:r w:rsidRPr="00E04ABE">
              <w:rPr>
                <w:rFonts w:ascii="Times New Roman" w:hAnsi="Times New Roman"/>
                <w:noProof/>
                <w:sz w:val="24"/>
                <w:szCs w:val="24"/>
                <w:lang w:eastAsia="nl-NL"/>
              </w:rPr>
              <w:fldChar w:fldCharType="end"/>
            </w:r>
            <w:r w:rsidRPr="00E04ABE">
              <w:rPr>
                <w:rFonts w:ascii="Times New Roman" w:hAnsi="Times New Roman"/>
                <w:noProof/>
                <w:sz w:val="24"/>
                <w:szCs w:val="24"/>
                <w:lang w:eastAsia="nl-NL"/>
              </w:rPr>
              <w:t xml:space="preserve">. Respiratory activity is closely linked to preterm sleep states </w:t>
            </w:r>
            <w:r w:rsidRPr="00E04ABE">
              <w:rPr>
                <w:rFonts w:ascii="Times New Roman" w:hAnsi="Times New Roman"/>
                <w:noProof/>
                <w:sz w:val="24"/>
                <w:szCs w:val="24"/>
                <w:lang w:eastAsia="nl-NL"/>
              </w:rPr>
              <w:fldChar w:fldCharType="begin" w:fldLock="1"/>
            </w:r>
            <w:r w:rsidRPr="00E04ABE">
              <w:rPr>
                <w:rFonts w:ascii="Times New Roman" w:hAnsi="Times New Roman"/>
                <w:noProof/>
                <w:sz w:val="24"/>
                <w:szCs w:val="24"/>
                <w:lang w:eastAsia="nl-NL"/>
              </w:rPr>
              <w:instrText>ADDIN CSL_CITATION { "citationItems" : [ { "id" : "ITEM-1", "itemData" : { "DOI" : "10.1016/j.smrv.2016.03.005", "ISSN" : "10870792", "PMID" : "27318520", "author" : [ { "dropping-particle" : "", "family" : "Werth", "given" : "Jan", "non-dropping-particle" : "", "parse-names" : false, "suffix" : "" }, { "dropping-particle" : "", "family" : "Atallah", "given" : "Louis", "non-dropping-particle" : "", "parse-names" : false, "suffix" : "" }, { "dropping-particle" : "", "family" : "Andriessen", "given" : "Peter", "non-dropping-particle" : "", "parse-names" : false, "suffix" : "" }, { "dropping-particle" : "", "family" : "Long", "given" : "Xi", "non-dropping-particle" : "", "parse-names" : false, "suffix" : "" }, { "dropping-particle" : "", "family" : "Zwartkruis-Pelgrim", "given" : "Elly", "non-dropping-particle" : "", "parse-names" : false, "suffix" : "" }, { "dropping-particle" : "", "family" : "Aarts", "given" : "Ronald M.", "non-dropping-particle" : "", "parse-names" : false, "suffix" : "" } ], "container-title" : "Sleep Medicine Reviews", "id" : "ITEM-1", "issued" : { "date-parts" : [ [ "2016", "4" ] ] }, "title" : "Unobtrusive sleep state measurements in preterm infants: a review", "type" : "article-journal", "volume" : "Epub ahead" }, "uris" : [ "http://www.mendeley.com/documents/?uuid=a6ffb429-5354-46a8-80bb-51176560527a" ] }, { "id" : "ITEM-2", "itemData" : { "DOI" : "10.1002/dev.21482", "abstract" : "A novel quantitative method for coding epochs of active and quiet sleep in infants using respiration is reported. The approach uses the variance of the instantaneous breathing rate within brief epochs of sleep. Variances are normalized within subject by dividing by the 75th percentile variance across epochs. Then, a normalized variance active sleep threshold of 0.29 was determined to produce the highest concordance with a method based on visual inspection of respiratory variability (100% and 90% for quiet and active sleep, respectively). The method was independently validated by comparing to standard polysomnographic state coding (87% and 80% concordance for quiet and active sleep) as well as with behavioral state coding (92% and 78%for quiet and active sleep). Validity was also demonstrated by showing that sleep states identified by the method resulted in the expected state differences in infant heart rate variability and electrocortical activity.", "author" : [ { "dropping-particle" : "", "family" : "Isler", "given" : "Joseph R", "non-dropping-particle" : "", "parse-names" : false, "suffix" : "" }, { "dropping-particle" : "", "family" : "Thai", "given" : "Tracy", "non-dropping-particle" : "", "parse-names" : false, "suffix" : "" }, { "dropping-particle" : "", "family" : "Myers", "given" : "Michael M", "non-dropping-particle" : "", "parse-names" : false, "suffix" : "" }, { "dropping-particle" : "", "family" : "Fifer", "given" : "William P", "non-dropping-particle" : "", "parse-names" : false, "suffix" : "" } ], "container-title" : "Developmental psychobiology", "id" : "ITEM-2", "issue" : "June", "issued" : { "date-parts" : [ [ "2016" ] ] }, "page" : "1108-1115", "title" : "An automated method for coding sleep states in human infants based on respiratory rate variability", "type" : "article-journal", "volume" : "58" }, "uris" : [ "http://www.mendeley.com/documents/?uuid=9879d8ce-9ff4-4435-b0f0-413de7d5e6d1" ] } ], "mendeley" : { "formattedCitation" : "[7,12]", "plainTextFormattedCitation" : "[7,12]", "previouslyFormattedCitation" : "[7,12]" }, "properties" : { "noteIndex" : 0 }, "schema" : "https://github.com/citation-style-language/schema/raw/master/csl-citation.json" }</w:instrText>
            </w:r>
            <w:r w:rsidRPr="00E04ABE">
              <w:rPr>
                <w:rFonts w:ascii="Times New Roman" w:hAnsi="Times New Roman"/>
                <w:noProof/>
                <w:sz w:val="24"/>
                <w:szCs w:val="24"/>
                <w:lang w:eastAsia="nl-NL"/>
              </w:rPr>
              <w:fldChar w:fldCharType="separate"/>
            </w:r>
            <w:r w:rsidRPr="00E04ABE">
              <w:rPr>
                <w:rFonts w:ascii="Times New Roman" w:hAnsi="Times New Roman"/>
                <w:noProof/>
                <w:sz w:val="24"/>
                <w:szCs w:val="24"/>
                <w:lang w:eastAsia="nl-NL"/>
              </w:rPr>
              <w:t>[7,12]</w:t>
            </w:r>
            <w:r w:rsidRPr="00E04ABE">
              <w:rPr>
                <w:rFonts w:ascii="Times New Roman" w:hAnsi="Times New Roman"/>
                <w:noProof/>
                <w:sz w:val="24"/>
                <w:szCs w:val="24"/>
                <w:lang w:eastAsia="nl-NL"/>
              </w:rPr>
              <w:fldChar w:fldCharType="end"/>
            </w:r>
            <w:r w:rsidRPr="00E04ABE">
              <w:rPr>
                <w:rFonts w:ascii="Times New Roman" w:hAnsi="Times New Roman"/>
                <w:noProof/>
                <w:sz w:val="24"/>
                <w:szCs w:val="24"/>
                <w:lang w:eastAsia="nl-NL"/>
              </w:rPr>
              <w:t xml:space="preserve"> and seems more prominent during quiet sleep </w:t>
            </w:r>
            <w:r w:rsidRPr="00E04ABE">
              <w:rPr>
                <w:rFonts w:ascii="Times New Roman" w:hAnsi="Times New Roman"/>
                <w:noProof/>
                <w:sz w:val="24"/>
                <w:szCs w:val="24"/>
                <w:lang w:eastAsia="nl-NL"/>
              </w:rPr>
              <w:fldChar w:fldCharType="begin" w:fldLock="1"/>
            </w:r>
            <w:r w:rsidRPr="00E04ABE">
              <w:rPr>
                <w:rFonts w:ascii="Times New Roman" w:hAnsi="Times New Roman"/>
                <w:noProof/>
                <w:sz w:val="24"/>
                <w:szCs w:val="24"/>
                <w:lang w:eastAsia="nl-NL"/>
              </w:rPr>
              <w:instrText>ADDIN CSL_CITATION { "citationItems" : [ { "id" : "ITEM-1", "itemData" : { "DOI" : "10.3389/fphys.2012.00061", "ISBN" : "1664-042X (Electronic)\\n1664-042X (Linking)", "ISSN" : "1664042X", "PMID" : "22514535", "abstract" : "The immature autonomic nervous system (ANS) in premature infants regulates heart rate (HR) and respiration different during quiet sleep (QS) and active sleep (AS). Little information is available about ANS regulation in these subjects. The aim of this study was to investigate changes in autonomic regulation and cardiorespiratory coupling during AS and QS in five very preterm neonates with gestational age (GA) 26-31 weeks, applying univariate and bivariate linear and non-linear dynamics methods to the recorded cardiorespiratory signals. During QS univariate linear indices revealed lower standard deviations and entropies, indicating decreased heart rate (HR) variability. More balanced sympatho-vagal behavior of the ANS was revealed by decreased low frequency (LF), increased high frequency (HF), and a trend toward lower ratio LF/HF in QS. Applied non-linear indices (probabilities, entropies, and fractal measures) quantifying the complexity and scaling behavior of HR regulation processes were significantly altered in QS in comparison to AS. This reflects a lower short-term variability, less complexity, and a loss of fractal-like correlation properties of HR dynamics in QS. One major finding is that cardiorespiratory coupling is not yet completely developed in very preterm neonates with 26-31 weeks GA. Significantly different regulation patterns in bivariate oscillations of HR and respiration during AS and QS could be recognized. These patterns were characterized on the one hand by predominant monotonous regulating sequences originating from respiration independently from HR time series in AS, and to a minor degree in QS, and on the other hand by some prominent HR regulation sequences in QS independent of respiratory regulation. We speculate that these findings might be suitable for monitoring preterm neonates and for detecting disorders in the developing cardiorespiratory system.", "author" : [ { "dropping-particle" : "", "family" : "Reulecke", "given" : "Sina", "non-dropping-particle" : "", "parse-names" : false, "suffix" : "" }, { "dropping-particle" : "", "family" : "Schulz", "given" : "Steffen", "non-dropping-particle" : "", "parse-names" : false, "suffix" : "" }, { "dropping-particle" : "", "family" : "Voss", "given" : "Andreas", "non-dropping-particle" : "", "parse-names" : false, "suffix" : "" } ], "container-title" : "Frontiers in Physiology", "id" : "ITEM-1", "issue" : "April", "issued" : { "date-parts" : [ [ "2012" ] ] }, "page" : "1-9", "title" : "Autonomic regulation during quiet and active sleep states in very preterm neonates", "type" : "article-journal", "volume" : "3 APR" }, "uris" : [ "http://www.mendeley.com/documents/?uuid=1b3ae2f3-85f2-4adb-ba0f-d47d672c7a5b" ] } ], "mendeley" : { "formattedCitation" : "[42]", "plainTextFormattedCitation" : "[42]", "previouslyFormattedCitation" : "[42]" }, "properties" : { "noteIndex" : 0 }, "schema" : "https://github.com/citation-style-language/schema/raw/master/csl-citation.json" }</w:instrText>
            </w:r>
            <w:r w:rsidRPr="00E04ABE">
              <w:rPr>
                <w:rFonts w:ascii="Times New Roman" w:hAnsi="Times New Roman"/>
                <w:noProof/>
                <w:sz w:val="24"/>
                <w:szCs w:val="24"/>
                <w:lang w:eastAsia="nl-NL"/>
              </w:rPr>
              <w:fldChar w:fldCharType="separate"/>
            </w:r>
            <w:r w:rsidRPr="00E04ABE">
              <w:rPr>
                <w:rFonts w:ascii="Times New Roman" w:hAnsi="Times New Roman"/>
                <w:noProof/>
                <w:sz w:val="24"/>
                <w:szCs w:val="24"/>
                <w:lang w:eastAsia="nl-NL"/>
              </w:rPr>
              <w:t>[42]</w:t>
            </w:r>
            <w:r w:rsidRPr="00E04ABE">
              <w:rPr>
                <w:rFonts w:ascii="Times New Roman" w:hAnsi="Times New Roman"/>
                <w:noProof/>
                <w:sz w:val="24"/>
                <w:szCs w:val="24"/>
                <w:lang w:eastAsia="nl-NL"/>
              </w:rPr>
              <w:fldChar w:fldCharType="end"/>
            </w:r>
            <w:r w:rsidRPr="00E04ABE">
              <w:rPr>
                <w:rFonts w:ascii="Times New Roman" w:hAnsi="Times New Roman"/>
                <w:noProof/>
                <w:sz w:val="24"/>
                <w:szCs w:val="24"/>
                <w:lang w:eastAsia="nl-NL"/>
              </w:rPr>
              <w:t xml:space="preserve">. </w:t>
            </w:r>
          </w:p>
        </w:tc>
      </w:tr>
      <w:tr w:rsidR="00595AF5" w:rsidRPr="00E04ABE" w:rsidTr="00E04ABE">
        <w:tc>
          <w:tcPr>
            <w:tcW w:w="1701" w:type="dxa"/>
            <w:tcBorders>
              <w:top w:val="nil"/>
              <w:left w:val="single" w:sz="4" w:space="0" w:color="auto"/>
              <w:bottom w:val="nil"/>
              <w:right w:val="nil"/>
            </w:tcBorders>
            <w:shd w:val="clear" w:color="auto" w:fill="F2F2F2" w:themeFill="background1" w:themeFillShade="F2"/>
          </w:tcPr>
          <w:p w:rsidR="00595AF5" w:rsidRPr="00E04ABE" w:rsidRDefault="00595AF5" w:rsidP="00595AF5">
            <w:pPr>
              <w:spacing w:line="360" w:lineRule="auto"/>
              <w:rPr>
                <w:rFonts w:ascii="Times New Roman" w:hAnsi="Times New Roman"/>
                <w:noProof/>
                <w:sz w:val="24"/>
                <w:szCs w:val="24"/>
                <w:lang w:eastAsia="nl-NL"/>
              </w:rPr>
            </w:pPr>
            <w:r w:rsidRPr="00E04ABE">
              <w:rPr>
                <w:rFonts w:ascii="Times New Roman" w:hAnsi="Times New Roman"/>
                <w:noProof/>
                <w:sz w:val="24"/>
                <w:szCs w:val="24"/>
                <w:lang w:eastAsia="nl-NL"/>
              </w:rPr>
              <w:t>HFnorm [%]</w:t>
            </w:r>
          </w:p>
        </w:tc>
        <w:tc>
          <w:tcPr>
            <w:tcW w:w="3686" w:type="dxa"/>
            <w:tcBorders>
              <w:top w:val="nil"/>
              <w:left w:val="nil"/>
              <w:bottom w:val="nil"/>
              <w:right w:val="nil"/>
            </w:tcBorders>
            <w:shd w:val="clear" w:color="auto" w:fill="F2F2F2" w:themeFill="background1" w:themeFillShade="F2"/>
          </w:tcPr>
          <w:p w:rsidR="00595AF5" w:rsidRPr="00E04ABE" w:rsidRDefault="00595AF5" w:rsidP="00595AF5">
            <w:pPr>
              <w:spacing w:line="360" w:lineRule="auto"/>
              <w:rPr>
                <w:rFonts w:ascii="Times New Roman" w:hAnsi="Times New Roman"/>
                <w:noProof/>
                <w:sz w:val="24"/>
                <w:szCs w:val="24"/>
                <w:lang w:eastAsia="nl-NL"/>
              </w:rPr>
            </w:pPr>
            <w:r w:rsidRPr="00E04ABE">
              <w:rPr>
                <w:rFonts w:ascii="Times New Roman" w:hAnsi="Times New Roman"/>
                <w:noProof/>
                <w:sz w:val="24"/>
                <w:szCs w:val="24"/>
                <w:lang w:eastAsia="nl-NL"/>
              </w:rPr>
              <w:t>HF power in normalized units HF/(Total Power-VLF) x 100</w:t>
            </w:r>
          </w:p>
        </w:tc>
        <w:tc>
          <w:tcPr>
            <w:tcW w:w="5168" w:type="dxa"/>
            <w:tcBorders>
              <w:top w:val="nil"/>
              <w:left w:val="nil"/>
              <w:bottom w:val="nil"/>
              <w:right w:val="single" w:sz="4" w:space="0" w:color="auto"/>
            </w:tcBorders>
            <w:shd w:val="clear" w:color="auto" w:fill="F2F2F2" w:themeFill="background1" w:themeFillShade="F2"/>
          </w:tcPr>
          <w:p w:rsidR="00595AF5" w:rsidRPr="00E04ABE" w:rsidRDefault="00595AF5" w:rsidP="00595AF5">
            <w:pPr>
              <w:spacing w:line="360" w:lineRule="auto"/>
              <w:rPr>
                <w:rFonts w:ascii="Times New Roman" w:hAnsi="Times New Roman"/>
                <w:noProof/>
                <w:sz w:val="24"/>
                <w:szCs w:val="24"/>
                <w:lang w:eastAsia="nl-NL"/>
              </w:rPr>
            </w:pPr>
            <w:r w:rsidRPr="00E04ABE">
              <w:rPr>
                <w:rFonts w:ascii="Times New Roman" w:hAnsi="Times New Roman"/>
                <w:noProof/>
                <w:sz w:val="24"/>
                <w:szCs w:val="24"/>
                <w:lang w:eastAsia="nl-NL"/>
              </w:rPr>
              <w:t>Normalization, to correct for total power variability.</w:t>
            </w:r>
          </w:p>
        </w:tc>
      </w:tr>
      <w:tr w:rsidR="00595AF5" w:rsidRPr="00E04ABE" w:rsidTr="0016743B">
        <w:tc>
          <w:tcPr>
            <w:tcW w:w="1701" w:type="dxa"/>
            <w:tcBorders>
              <w:top w:val="nil"/>
              <w:left w:val="single" w:sz="4" w:space="0" w:color="auto"/>
              <w:bottom w:val="nil"/>
              <w:right w:val="nil"/>
            </w:tcBorders>
          </w:tcPr>
          <w:p w:rsidR="00595AF5" w:rsidRPr="00E04ABE" w:rsidRDefault="00595AF5" w:rsidP="00595AF5">
            <w:pPr>
              <w:spacing w:line="360" w:lineRule="auto"/>
              <w:rPr>
                <w:rFonts w:ascii="Times New Roman" w:hAnsi="Times New Roman"/>
                <w:noProof/>
                <w:sz w:val="24"/>
                <w:szCs w:val="24"/>
                <w:lang w:eastAsia="nl-NL"/>
              </w:rPr>
            </w:pPr>
            <w:r w:rsidRPr="00E04ABE">
              <w:rPr>
                <w:rFonts w:ascii="Times New Roman" w:hAnsi="Times New Roman"/>
                <w:noProof/>
                <w:sz w:val="24"/>
                <w:szCs w:val="24"/>
                <w:lang w:eastAsia="nl-NL"/>
              </w:rPr>
              <w:lastRenderedPageBreak/>
              <w:t>pHF1 [ms</w:t>
            </w:r>
            <w:r w:rsidRPr="00E04ABE">
              <w:rPr>
                <w:rFonts w:ascii="Times New Roman" w:hAnsi="Times New Roman"/>
                <w:noProof/>
                <w:sz w:val="24"/>
                <w:szCs w:val="24"/>
                <w:vertAlign w:val="superscript"/>
                <w:lang w:eastAsia="nl-NL"/>
              </w:rPr>
              <w:t>2</w:t>
            </w:r>
            <w:r w:rsidRPr="00E04ABE">
              <w:rPr>
                <w:rFonts w:ascii="Times New Roman" w:hAnsi="Times New Roman"/>
                <w:noProof/>
                <w:sz w:val="24"/>
                <w:szCs w:val="24"/>
                <w:lang w:eastAsia="nl-NL"/>
              </w:rPr>
              <w:t>]</w:t>
            </w:r>
          </w:p>
        </w:tc>
        <w:tc>
          <w:tcPr>
            <w:tcW w:w="3686" w:type="dxa"/>
            <w:tcBorders>
              <w:top w:val="nil"/>
              <w:left w:val="nil"/>
              <w:bottom w:val="nil"/>
              <w:right w:val="nil"/>
            </w:tcBorders>
          </w:tcPr>
          <w:p w:rsidR="00595AF5" w:rsidRPr="00E04ABE" w:rsidRDefault="00595AF5" w:rsidP="00595AF5">
            <w:pPr>
              <w:spacing w:line="360" w:lineRule="auto"/>
              <w:rPr>
                <w:rFonts w:ascii="Times New Roman" w:hAnsi="Times New Roman"/>
                <w:noProof/>
                <w:sz w:val="24"/>
                <w:szCs w:val="24"/>
                <w:lang w:eastAsia="nl-NL"/>
              </w:rPr>
            </w:pPr>
            <w:r w:rsidRPr="00E04ABE">
              <w:rPr>
                <w:rFonts w:ascii="Times New Roman" w:hAnsi="Times New Roman"/>
                <w:noProof/>
                <w:sz w:val="24"/>
                <w:szCs w:val="24"/>
                <w:lang w:eastAsia="nl-NL"/>
              </w:rPr>
              <w:t>The power of the high frequency band between 0.4-0.7 Hz</w:t>
            </w:r>
          </w:p>
        </w:tc>
        <w:tc>
          <w:tcPr>
            <w:tcW w:w="5168" w:type="dxa"/>
            <w:tcBorders>
              <w:top w:val="nil"/>
              <w:left w:val="nil"/>
              <w:bottom w:val="nil"/>
              <w:right w:val="single" w:sz="4" w:space="0" w:color="auto"/>
            </w:tcBorders>
          </w:tcPr>
          <w:p w:rsidR="00595AF5" w:rsidRPr="00E04ABE" w:rsidRDefault="00595AF5" w:rsidP="00595AF5">
            <w:pPr>
              <w:spacing w:line="360" w:lineRule="auto"/>
              <w:rPr>
                <w:rFonts w:ascii="Times New Roman" w:hAnsi="Times New Roman"/>
                <w:noProof/>
                <w:sz w:val="24"/>
                <w:szCs w:val="24"/>
                <w:lang w:eastAsia="nl-NL"/>
              </w:rPr>
            </w:pPr>
            <w:r w:rsidRPr="00E04ABE">
              <w:rPr>
                <w:rFonts w:ascii="Times New Roman" w:hAnsi="Times New Roman"/>
                <w:noProof/>
                <w:sz w:val="24"/>
                <w:szCs w:val="24"/>
                <w:lang w:eastAsia="nl-NL"/>
              </w:rPr>
              <w:t xml:space="preserve">pHF1 fluctuations are associated with activities of the parasympathetic system and respiratory activity especially in reterm infants </w:t>
            </w:r>
            <w:r w:rsidRPr="00E04ABE">
              <w:rPr>
                <w:rFonts w:ascii="Times New Roman" w:hAnsi="Times New Roman"/>
                <w:noProof/>
                <w:sz w:val="24"/>
                <w:szCs w:val="24"/>
                <w:lang w:eastAsia="nl-NL"/>
              </w:rPr>
              <w:fldChar w:fldCharType="begin" w:fldLock="1"/>
            </w:r>
            <w:r w:rsidRPr="00E04ABE">
              <w:rPr>
                <w:rFonts w:ascii="Times New Roman" w:hAnsi="Times New Roman"/>
                <w:noProof/>
                <w:sz w:val="24"/>
                <w:szCs w:val="24"/>
                <w:lang w:eastAsia="nl-NL"/>
              </w:rPr>
              <w:instrText>ADDIN CSL_CITATION { "citationItems" : [ { "id" : "ITEM-1", "itemData" : { "DOI" : "10.1109/CIC.2008.4748976", "ISBN" : "1424437067", "ISSN" : "02766574", "abstract" : "Several studies have focused attention on cardio-respiratory function as an important indicator of development in infants. In the preterm infant, however, it remains unclear whether respiratory activity already affects heart beat variations at such an early development stage. In this work we investigate the presence of cardio-respiratory coupling in preterm infants by quantifying the interaction between heart rate variability and respiration using multivariate autoregressive analysis. We evaluated the frequency domain indices using standard methods. Results show a significantly higher coupling, as confirmed by surrogate data analysis, in the frequency range associated with regular breathing compared to other ranges. These observations indicate a mild, but present, respiratory sinus arrhythmia in preterm infants.", "author" : [ { "dropping-particle" : "", "family" : "Indic", "given" : "P.", "non-dropping-particle" : "", "parse-names" : false, "suffix" : "" }, { "dropping-particle" : "", "family" : "Salisbury", "given" : "E. B.", "non-dropping-particle" : "", "parse-names" : false, "suffix" : "" }, { "dropping-particle" : "", "family" : "Paydarfar", "given" : "D.", "non-dropping-particle" : "", "parse-names" : false, "suffix" : "" }, { "dropping-particle" : "", "family" : "Brown", "given" : "E. N.", "non-dropping-particle" : "", "parse-names" : false, "suffix" : "" }, { "dropping-particle" : "", "family" : "Barbieri", "given" : "R.", "non-dropping-particle" : "", "parse-names" : false, "suffix" : "" } ], "container-title" : "Computers in Cardiology", "id" : "ITEM-1", "issued" : { "date-parts" : [ [ "2008" ] ] }, "page" : "57-60", "title" : "Interaction between heart rate variability and respiration in preterm infants", "type" : "paper-conference", "volume" : "35" }, "uris" : [ "http://www.mendeley.com/documents/?uuid=7a3f4f9a-8a25-48f0-9667-5c90ea45257b" ] } ], "mendeley" : { "formattedCitation" : "[31]", "plainTextFormattedCitation" : "[31]", "previouslyFormattedCitation" : "[31]" }, "properties" : { "noteIndex" : 0 }, "schema" : "https://github.com/citation-style-language/schema/raw/master/csl-citation.json" }</w:instrText>
            </w:r>
            <w:r w:rsidRPr="00E04ABE">
              <w:rPr>
                <w:rFonts w:ascii="Times New Roman" w:hAnsi="Times New Roman"/>
                <w:noProof/>
                <w:sz w:val="24"/>
                <w:szCs w:val="24"/>
                <w:lang w:eastAsia="nl-NL"/>
              </w:rPr>
              <w:fldChar w:fldCharType="separate"/>
            </w:r>
            <w:r w:rsidRPr="00E04ABE">
              <w:rPr>
                <w:rFonts w:ascii="Times New Roman" w:hAnsi="Times New Roman"/>
                <w:noProof/>
                <w:sz w:val="24"/>
                <w:szCs w:val="24"/>
                <w:lang w:eastAsia="nl-NL"/>
              </w:rPr>
              <w:t>[31]</w:t>
            </w:r>
            <w:r w:rsidRPr="00E04ABE">
              <w:rPr>
                <w:rFonts w:ascii="Times New Roman" w:hAnsi="Times New Roman"/>
                <w:noProof/>
                <w:sz w:val="24"/>
                <w:szCs w:val="24"/>
                <w:lang w:eastAsia="nl-NL"/>
              </w:rPr>
              <w:fldChar w:fldCharType="end"/>
            </w:r>
            <w:r w:rsidRPr="00E04ABE">
              <w:rPr>
                <w:rFonts w:ascii="Times New Roman" w:hAnsi="Times New Roman"/>
                <w:noProof/>
                <w:sz w:val="24"/>
                <w:szCs w:val="24"/>
                <w:lang w:eastAsia="nl-NL"/>
              </w:rPr>
              <w:t>.</w:t>
            </w:r>
          </w:p>
        </w:tc>
      </w:tr>
      <w:tr w:rsidR="00595AF5" w:rsidRPr="00E04ABE" w:rsidTr="00E04ABE">
        <w:tc>
          <w:tcPr>
            <w:tcW w:w="1701" w:type="dxa"/>
            <w:tcBorders>
              <w:top w:val="nil"/>
              <w:left w:val="single" w:sz="4" w:space="0" w:color="auto"/>
              <w:bottom w:val="nil"/>
              <w:right w:val="nil"/>
            </w:tcBorders>
            <w:shd w:val="clear" w:color="auto" w:fill="F2F2F2" w:themeFill="background1" w:themeFillShade="F2"/>
          </w:tcPr>
          <w:p w:rsidR="00595AF5" w:rsidRPr="00E04ABE" w:rsidRDefault="00595AF5" w:rsidP="00595AF5">
            <w:pPr>
              <w:spacing w:line="360" w:lineRule="auto"/>
              <w:rPr>
                <w:rFonts w:ascii="Times New Roman" w:hAnsi="Times New Roman"/>
                <w:noProof/>
                <w:sz w:val="24"/>
                <w:szCs w:val="24"/>
                <w:lang w:eastAsia="nl-NL"/>
              </w:rPr>
            </w:pPr>
            <w:r w:rsidRPr="00E04ABE">
              <w:rPr>
                <w:rFonts w:ascii="Times New Roman" w:hAnsi="Times New Roman"/>
                <w:noProof/>
                <w:sz w:val="24"/>
                <w:szCs w:val="24"/>
                <w:lang w:eastAsia="nl-NL"/>
              </w:rPr>
              <w:t>pHF2 [ms</w:t>
            </w:r>
            <w:r w:rsidRPr="00E04ABE">
              <w:rPr>
                <w:rFonts w:ascii="Times New Roman" w:hAnsi="Times New Roman"/>
                <w:noProof/>
                <w:sz w:val="24"/>
                <w:szCs w:val="24"/>
                <w:vertAlign w:val="superscript"/>
                <w:lang w:eastAsia="nl-NL"/>
              </w:rPr>
              <w:t>2</w:t>
            </w:r>
            <w:r w:rsidRPr="00E04ABE">
              <w:rPr>
                <w:rFonts w:ascii="Times New Roman" w:hAnsi="Times New Roman"/>
                <w:noProof/>
                <w:sz w:val="24"/>
                <w:szCs w:val="24"/>
                <w:lang w:eastAsia="nl-NL"/>
              </w:rPr>
              <w:t>]</w:t>
            </w:r>
          </w:p>
        </w:tc>
        <w:tc>
          <w:tcPr>
            <w:tcW w:w="3686" w:type="dxa"/>
            <w:tcBorders>
              <w:top w:val="nil"/>
              <w:left w:val="nil"/>
              <w:bottom w:val="nil"/>
              <w:right w:val="nil"/>
            </w:tcBorders>
            <w:shd w:val="clear" w:color="auto" w:fill="F2F2F2" w:themeFill="background1" w:themeFillShade="F2"/>
          </w:tcPr>
          <w:p w:rsidR="00595AF5" w:rsidRPr="00E04ABE" w:rsidRDefault="00595AF5" w:rsidP="00595AF5">
            <w:pPr>
              <w:spacing w:line="360" w:lineRule="auto"/>
              <w:rPr>
                <w:rFonts w:ascii="Times New Roman" w:hAnsi="Times New Roman"/>
                <w:noProof/>
                <w:sz w:val="24"/>
                <w:szCs w:val="24"/>
                <w:lang w:eastAsia="nl-NL"/>
              </w:rPr>
            </w:pPr>
            <w:r w:rsidRPr="00E04ABE">
              <w:rPr>
                <w:rFonts w:ascii="Times New Roman" w:hAnsi="Times New Roman"/>
                <w:noProof/>
                <w:sz w:val="24"/>
                <w:szCs w:val="24"/>
                <w:lang w:eastAsia="nl-NL"/>
              </w:rPr>
              <w:t>The power of the high frequency band between 0.7-1.5 Hz</w:t>
            </w:r>
          </w:p>
        </w:tc>
        <w:tc>
          <w:tcPr>
            <w:tcW w:w="5168" w:type="dxa"/>
            <w:tcBorders>
              <w:top w:val="nil"/>
              <w:left w:val="nil"/>
              <w:bottom w:val="nil"/>
              <w:right w:val="single" w:sz="4" w:space="0" w:color="auto"/>
            </w:tcBorders>
            <w:shd w:val="clear" w:color="auto" w:fill="F2F2F2" w:themeFill="background1" w:themeFillShade="F2"/>
          </w:tcPr>
          <w:p w:rsidR="00595AF5" w:rsidRPr="00E04ABE" w:rsidRDefault="00595AF5" w:rsidP="00595AF5">
            <w:pPr>
              <w:spacing w:line="360" w:lineRule="auto"/>
              <w:rPr>
                <w:rFonts w:ascii="Times New Roman" w:hAnsi="Times New Roman"/>
                <w:noProof/>
                <w:sz w:val="24"/>
                <w:szCs w:val="24"/>
                <w:lang w:eastAsia="nl-NL"/>
              </w:rPr>
            </w:pPr>
            <w:r w:rsidRPr="00E04ABE">
              <w:rPr>
                <w:rFonts w:ascii="Times New Roman" w:hAnsi="Times New Roman"/>
                <w:noProof/>
                <w:sz w:val="24"/>
                <w:szCs w:val="24"/>
                <w:lang w:eastAsia="nl-NL"/>
              </w:rPr>
              <w:t xml:space="preserve">pHF2 fluctuations are associated with activities of the parasympathetic system and respiratory activity especially in reterm infants </w:t>
            </w:r>
            <w:r w:rsidRPr="00E04ABE">
              <w:rPr>
                <w:rFonts w:ascii="Times New Roman" w:hAnsi="Times New Roman"/>
                <w:noProof/>
                <w:sz w:val="24"/>
                <w:szCs w:val="24"/>
                <w:lang w:eastAsia="nl-NL"/>
              </w:rPr>
              <w:fldChar w:fldCharType="begin" w:fldLock="1"/>
            </w:r>
            <w:r w:rsidRPr="00E04ABE">
              <w:rPr>
                <w:rFonts w:ascii="Times New Roman" w:hAnsi="Times New Roman"/>
                <w:noProof/>
                <w:sz w:val="24"/>
                <w:szCs w:val="24"/>
                <w:lang w:eastAsia="nl-NL"/>
              </w:rPr>
              <w:instrText>ADDIN CSL_CITATION { "citationItems" : [ { "id" : "ITEM-1", "itemData" : { "DOI" : "10.1109/CIC.2008.4748976", "ISBN" : "1424437067", "ISSN" : "02766574", "abstract" : "Several studies have focused attention on cardio-respiratory function as an important indicator of development in infants. In the preterm infant, however, it remains unclear whether respiratory activity already affects heart beat variations at such an early development stage. In this work we investigate the presence of cardio-respiratory coupling in preterm infants by quantifying the interaction between heart rate variability and respiration using multivariate autoregressive analysis. We evaluated the frequency domain indices using standard methods. Results show a significantly higher coupling, as confirmed by surrogate data analysis, in the frequency range associated with regular breathing compared to other ranges. These observations indicate a mild, but present, respiratory sinus arrhythmia in preterm infants.", "author" : [ { "dropping-particle" : "", "family" : "Indic", "given" : "P.", "non-dropping-particle" : "", "parse-names" : false, "suffix" : "" }, { "dropping-particle" : "", "family" : "Salisbury", "given" : "E. B.", "non-dropping-particle" : "", "parse-names" : false, "suffix" : "" }, { "dropping-particle" : "", "family" : "Paydarfar", "given" : "D.", "non-dropping-particle" : "", "parse-names" : false, "suffix" : "" }, { "dropping-particle" : "", "family" : "Brown", "given" : "E. N.", "non-dropping-particle" : "", "parse-names" : false, "suffix" : "" }, { "dropping-particle" : "", "family" : "Barbieri", "given" : "R.", "non-dropping-particle" : "", "parse-names" : false, "suffix" : "" } ], "container-title" : "Computers in Cardiology", "id" : "ITEM-1", "issued" : { "date-parts" : [ [ "2008" ] ] }, "page" : "57-60", "title" : "Interaction between heart rate variability and respiration in preterm infants", "type" : "paper-conference", "volume" : "35" }, "uris" : [ "http://www.mendeley.com/documents/?uuid=7a3f4f9a-8a25-48f0-9667-5c90ea45257b" ] } ], "mendeley" : { "formattedCitation" : "[31]", "plainTextFormattedCitation" : "[31]", "previouslyFormattedCitation" : "[31]" }, "properties" : { "noteIndex" : 0 }, "schema" : "https://github.com/citation-style-language/schema/raw/master/csl-citation.json" }</w:instrText>
            </w:r>
            <w:r w:rsidRPr="00E04ABE">
              <w:rPr>
                <w:rFonts w:ascii="Times New Roman" w:hAnsi="Times New Roman"/>
                <w:noProof/>
                <w:sz w:val="24"/>
                <w:szCs w:val="24"/>
                <w:lang w:eastAsia="nl-NL"/>
              </w:rPr>
              <w:fldChar w:fldCharType="separate"/>
            </w:r>
            <w:r w:rsidRPr="00E04ABE">
              <w:rPr>
                <w:rFonts w:ascii="Times New Roman" w:hAnsi="Times New Roman"/>
                <w:noProof/>
                <w:sz w:val="24"/>
                <w:szCs w:val="24"/>
                <w:lang w:eastAsia="nl-NL"/>
              </w:rPr>
              <w:t>[31]</w:t>
            </w:r>
            <w:r w:rsidRPr="00E04ABE">
              <w:rPr>
                <w:rFonts w:ascii="Times New Roman" w:hAnsi="Times New Roman"/>
                <w:noProof/>
                <w:sz w:val="24"/>
                <w:szCs w:val="24"/>
                <w:lang w:eastAsia="nl-NL"/>
              </w:rPr>
              <w:fldChar w:fldCharType="end"/>
            </w:r>
            <w:r w:rsidRPr="00E04ABE">
              <w:rPr>
                <w:rFonts w:ascii="Times New Roman" w:hAnsi="Times New Roman"/>
                <w:noProof/>
                <w:sz w:val="24"/>
                <w:szCs w:val="24"/>
                <w:lang w:eastAsia="nl-NL"/>
              </w:rPr>
              <w:t>.</w:t>
            </w:r>
          </w:p>
        </w:tc>
      </w:tr>
      <w:tr w:rsidR="00595AF5" w:rsidRPr="00E04ABE" w:rsidTr="0016743B">
        <w:tc>
          <w:tcPr>
            <w:tcW w:w="1701" w:type="dxa"/>
            <w:tcBorders>
              <w:top w:val="nil"/>
              <w:left w:val="single" w:sz="4" w:space="0" w:color="auto"/>
              <w:bottom w:val="nil"/>
              <w:right w:val="nil"/>
            </w:tcBorders>
          </w:tcPr>
          <w:p w:rsidR="00595AF5" w:rsidRPr="00E04ABE" w:rsidRDefault="00595AF5" w:rsidP="00595AF5">
            <w:pPr>
              <w:spacing w:line="360" w:lineRule="auto"/>
              <w:rPr>
                <w:rFonts w:ascii="Times New Roman" w:hAnsi="Times New Roman"/>
                <w:noProof/>
                <w:sz w:val="24"/>
                <w:szCs w:val="24"/>
                <w:lang w:eastAsia="nl-NL"/>
              </w:rPr>
            </w:pPr>
            <w:r w:rsidRPr="00E04ABE">
              <w:rPr>
                <w:rFonts w:ascii="Times New Roman" w:hAnsi="Times New Roman"/>
                <w:noProof/>
                <w:sz w:val="24"/>
                <w:szCs w:val="24"/>
                <w:lang w:eastAsia="nl-NL"/>
              </w:rPr>
              <w:t>LF/HF [n.u.]</w:t>
            </w:r>
          </w:p>
        </w:tc>
        <w:tc>
          <w:tcPr>
            <w:tcW w:w="3686" w:type="dxa"/>
            <w:tcBorders>
              <w:top w:val="nil"/>
              <w:left w:val="nil"/>
              <w:bottom w:val="nil"/>
              <w:right w:val="nil"/>
            </w:tcBorders>
          </w:tcPr>
          <w:p w:rsidR="00595AF5" w:rsidRPr="00E04ABE" w:rsidRDefault="00595AF5" w:rsidP="00595AF5">
            <w:pPr>
              <w:spacing w:line="360" w:lineRule="auto"/>
              <w:rPr>
                <w:rFonts w:ascii="Times New Roman" w:hAnsi="Times New Roman"/>
                <w:noProof/>
                <w:sz w:val="24"/>
                <w:szCs w:val="24"/>
                <w:lang w:eastAsia="nl-NL"/>
              </w:rPr>
            </w:pPr>
            <w:r w:rsidRPr="00E04ABE">
              <w:rPr>
                <w:rFonts w:ascii="Times New Roman" w:hAnsi="Times New Roman"/>
                <w:noProof/>
                <w:sz w:val="24"/>
                <w:szCs w:val="24"/>
                <w:lang w:eastAsia="nl-NL"/>
              </w:rPr>
              <w:t>Ratio LF/HF</w:t>
            </w:r>
          </w:p>
        </w:tc>
        <w:tc>
          <w:tcPr>
            <w:tcW w:w="5168" w:type="dxa"/>
            <w:tcBorders>
              <w:top w:val="nil"/>
              <w:left w:val="nil"/>
              <w:bottom w:val="nil"/>
              <w:right w:val="single" w:sz="4" w:space="0" w:color="auto"/>
            </w:tcBorders>
          </w:tcPr>
          <w:p w:rsidR="00595AF5" w:rsidRPr="00E04ABE" w:rsidRDefault="00595AF5" w:rsidP="00595AF5">
            <w:pPr>
              <w:spacing w:line="360" w:lineRule="auto"/>
              <w:rPr>
                <w:rFonts w:ascii="Times New Roman" w:hAnsi="Times New Roman"/>
                <w:noProof/>
                <w:sz w:val="24"/>
                <w:szCs w:val="24"/>
                <w:lang w:eastAsia="nl-NL"/>
              </w:rPr>
            </w:pPr>
            <w:r w:rsidRPr="00E04ABE">
              <w:rPr>
                <w:rFonts w:ascii="Times New Roman" w:hAnsi="Times New Roman"/>
                <w:noProof/>
                <w:sz w:val="24"/>
                <w:szCs w:val="24"/>
                <w:lang w:eastAsia="nl-NL"/>
              </w:rPr>
              <w:t xml:space="preserve">This estimate claims to reflect the sympathovagal balance in adults, although the value has to be established in newborns </w:t>
            </w:r>
            <w:r w:rsidRPr="00E04ABE">
              <w:rPr>
                <w:rFonts w:ascii="Times New Roman" w:hAnsi="Times New Roman"/>
                <w:noProof/>
                <w:sz w:val="24"/>
                <w:szCs w:val="24"/>
                <w:lang w:eastAsia="nl-NL"/>
              </w:rPr>
              <w:fldChar w:fldCharType="begin" w:fldLock="1"/>
            </w:r>
            <w:r w:rsidRPr="00E04ABE">
              <w:rPr>
                <w:rFonts w:ascii="Times New Roman" w:hAnsi="Times New Roman"/>
                <w:noProof/>
                <w:sz w:val="24"/>
                <w:szCs w:val="24"/>
                <w:lang w:eastAsia="nl-NL"/>
              </w:rPr>
              <w:instrText>ADDIN CSL_CITATION { "citationItems" : [ { "id" : "ITEM-1", "itemData" : { "DOI" : "10.1203/00006450-200301000-00016", "ISSN" : "0031-3998", "author" : [ { "dropping-particle" : "", "family" : "Andriessen", "given" : "Peter", "non-dropping-particle" : "", "parse-names" : false, "suffix" : "" }, { "dropping-particle" : "", "family" : "Koolen", "given" : "Andr\u00e9 M P", "non-dropping-particle" : "", "parse-names" : false, "suffix" : "" }, { "dropping-particle" : "", "family" : "Berendsen", "given" : "Ralph C M", "non-dropping-particle" : "", "parse-names" : false, "suffix" : "" }, { "dropping-particle" : "", "family" : "Wijn", "given" : "Pieter F F", "non-dropping-particle" : "", "parse-names" : false, "suffix" : "" }, { "dropping-particle" : "", "family" : "Broeke", "given" : "Edith D M", "non-dropping-particle" : "Ten", "parse-names" : false, "suffix" : "" }, { "dropping-particle" : "", "family" : "Oei", "given" : "S Guid", "non-dropping-particle" : "", "parse-names" : false, "suffix" : "" }, { "dropping-particle" : "", "family" : "Blanco", "given" : "Carlos E", "non-dropping-particle" : "", "parse-names" : false, "suffix" : "" } ], "container-title" : "Pediatric Research", "id" : "ITEM-1", "issue" : "1", "issued" : { "date-parts" : [ [ "2003" ] ] }, "page" : "89-97", "title" : "Cardiovascular fluctuations and transfer function analysis in stable preterm infants", "type" : "article-journal", "volume" : "53" }, "uris" : [ "http://www.mendeley.com/documents/?uuid=92e1c73a-864e-419c-96f0-a61d9e73672a" ] } ], "mendeley" : { "formattedCitation" : "[45]", "plainTextFormattedCitation" : "[45]", "previouslyFormattedCitation" : "[45]" }, "properties" : { "noteIndex" : 0 }, "schema" : "https://github.com/citation-style-language/schema/raw/master/csl-citation.json" }</w:instrText>
            </w:r>
            <w:r w:rsidRPr="00E04ABE">
              <w:rPr>
                <w:rFonts w:ascii="Times New Roman" w:hAnsi="Times New Roman"/>
                <w:noProof/>
                <w:sz w:val="24"/>
                <w:szCs w:val="24"/>
                <w:lang w:eastAsia="nl-NL"/>
              </w:rPr>
              <w:fldChar w:fldCharType="separate"/>
            </w:r>
            <w:r w:rsidRPr="00E04ABE">
              <w:rPr>
                <w:rFonts w:ascii="Times New Roman" w:hAnsi="Times New Roman"/>
                <w:noProof/>
                <w:sz w:val="24"/>
                <w:szCs w:val="24"/>
                <w:lang w:eastAsia="nl-NL"/>
              </w:rPr>
              <w:t>[45]</w:t>
            </w:r>
            <w:r w:rsidRPr="00E04ABE">
              <w:rPr>
                <w:rFonts w:ascii="Times New Roman" w:hAnsi="Times New Roman"/>
                <w:noProof/>
                <w:sz w:val="24"/>
                <w:szCs w:val="24"/>
                <w:lang w:eastAsia="nl-NL"/>
              </w:rPr>
              <w:fldChar w:fldCharType="end"/>
            </w:r>
            <w:r w:rsidRPr="00E04ABE">
              <w:rPr>
                <w:rFonts w:ascii="Times New Roman" w:hAnsi="Times New Roman"/>
                <w:noProof/>
                <w:sz w:val="24"/>
                <w:szCs w:val="24"/>
                <w:lang w:eastAsia="nl-NL"/>
              </w:rPr>
              <w:t xml:space="preserve">. Increased values may indicate greater sympathetic and/or lesser vagal modulation </w:t>
            </w:r>
            <w:r w:rsidRPr="00E04ABE">
              <w:rPr>
                <w:rFonts w:ascii="Times New Roman" w:hAnsi="Times New Roman"/>
                <w:noProof/>
                <w:sz w:val="24"/>
                <w:szCs w:val="24"/>
                <w:lang w:eastAsia="nl-NL"/>
              </w:rPr>
              <w:fldChar w:fldCharType="begin" w:fldLock="1"/>
            </w:r>
            <w:r w:rsidRPr="00E04ABE">
              <w:rPr>
                <w:rFonts w:ascii="Times New Roman" w:hAnsi="Times New Roman"/>
                <w:noProof/>
                <w:sz w:val="24"/>
                <w:szCs w:val="24"/>
                <w:lang w:eastAsia="nl-NL"/>
              </w:rPr>
              <w:instrText>ADDIN CSL_CITATION { "citationItems" : [ { "id" : "ITEM-1", "itemData" : { "DOI" : "10.1088/0967-3334/30/8/009", "ISBN" : "0967-3334 (Print)\\r0967-3334 (Linking)", "ISSN" : "0967-3334", "PMID" : "19590113", "abstract" : "Normative time- and frequency-domain heart rate variability (HRV) measures were extracted during quiet sleep (QS) and active sleep (AS) periods in 30 healthy babies. All newborn infants studied were less than 12 h old and the sleep state was classified using multi-channel video EEG. Three bands were extracted from the heart rate (HR) spectrum: very low frequency (VLF), 0.01-0.04 Hz; low frequency (LF), 0.04-0.2 Hz, and high frequency (HF), &gt;0.2 Hz. All metrics were averaged across all patients and per sleep state to produce a table of normative values. A noticeable peak corresponding to activity in the RSA band was found in 80% patients during QS and 0% of patients during AS, although some broadband activity was observed. The majority of HRV metrics showed a statistically significant separation between QS and AS. It can be concluded that (i) activity in the RSA band is present during QS in the healthy newborn, in the first 12 h of life, (ii) HRV measures are affected by sleep state and (iii) the averaged HRV metrics reported here could assist the interpretation of HRV data from newborns with neonatal illnesses.", "author" : [ { "dropping-particle" : "", "family" : "Doyle", "given" : "O M", "non-dropping-particle" : "", "parse-names" : false, "suffix" : "" }, { "dropping-particle" : "", "family" : "Korotchikova", "given" : "I", "non-dropping-particle" : "", "parse-names" : false, "suffix" : "" }, { "dropping-particle" : "", "family" : "Lightbody", "given" : "G", "non-dropping-particle" : "", "parse-names" : false, "suffix" : "" }, { "dropping-particle" : "", "family" : "Marnane", "given" : "W", "non-dropping-particle" : "", "parse-names" : false, "suffix" : "" }, { "dropping-particle" : "", "family" : "Kerins", "given" : "D", "non-dropping-particle" : "", "parse-names" : false, "suffix" : "" }, { "dropping-particle" : "", "family" : "Boylan", "given" : "G B", "non-dropping-particle" : "", "parse-names" : false, "suffix" : "" } ], "container-title" : "Physiological measurement", "id" : "ITEM-1", "issue" : "8", "issued" : { "date-parts" : [ [ "2009" ] ] }, "page" : "847-860", "title" : "Heart rate variability during sleep in healthy term newborns in the early postnatal period", "type" : "article-journal", "volume" : "30" }, "uris" : [ "http://www.mendeley.com/documents/?uuid=a89c5c43-697f-42cf-b102-37def13247d4" ] } ], "mendeley" : { "formattedCitation" : "[40]", "plainTextFormattedCitation" : "[40]", "previouslyFormattedCitation" : "[40]" }, "properties" : { "noteIndex" : 0 }, "schema" : "https://github.com/citation-style-language/schema/raw/master/csl-citation.json" }</w:instrText>
            </w:r>
            <w:r w:rsidRPr="00E04ABE">
              <w:rPr>
                <w:rFonts w:ascii="Times New Roman" w:hAnsi="Times New Roman"/>
                <w:noProof/>
                <w:sz w:val="24"/>
                <w:szCs w:val="24"/>
                <w:lang w:eastAsia="nl-NL"/>
              </w:rPr>
              <w:fldChar w:fldCharType="separate"/>
            </w:r>
            <w:r w:rsidRPr="00E04ABE">
              <w:rPr>
                <w:rFonts w:ascii="Times New Roman" w:hAnsi="Times New Roman"/>
                <w:noProof/>
                <w:sz w:val="24"/>
                <w:szCs w:val="24"/>
                <w:lang w:eastAsia="nl-NL"/>
              </w:rPr>
              <w:t>[40]</w:t>
            </w:r>
            <w:r w:rsidRPr="00E04ABE">
              <w:rPr>
                <w:rFonts w:ascii="Times New Roman" w:hAnsi="Times New Roman"/>
                <w:noProof/>
                <w:sz w:val="24"/>
                <w:szCs w:val="24"/>
                <w:lang w:eastAsia="nl-NL"/>
              </w:rPr>
              <w:fldChar w:fldCharType="end"/>
            </w:r>
            <w:r w:rsidRPr="00E04ABE">
              <w:rPr>
                <w:rFonts w:ascii="Times New Roman" w:hAnsi="Times New Roman"/>
                <w:noProof/>
                <w:sz w:val="24"/>
                <w:szCs w:val="24"/>
                <w:lang w:eastAsia="nl-NL"/>
              </w:rPr>
              <w:t>.</w:t>
            </w:r>
          </w:p>
        </w:tc>
      </w:tr>
      <w:tr w:rsidR="00595AF5" w:rsidRPr="00E04ABE" w:rsidTr="00E04ABE">
        <w:tc>
          <w:tcPr>
            <w:tcW w:w="1701" w:type="dxa"/>
            <w:tcBorders>
              <w:top w:val="nil"/>
              <w:left w:val="single" w:sz="4" w:space="0" w:color="auto"/>
              <w:bottom w:val="nil"/>
              <w:right w:val="nil"/>
            </w:tcBorders>
            <w:shd w:val="clear" w:color="auto" w:fill="F2F2F2" w:themeFill="background1" w:themeFillShade="F2"/>
          </w:tcPr>
          <w:p w:rsidR="00595AF5" w:rsidRPr="00E04ABE" w:rsidRDefault="00595AF5" w:rsidP="00595AF5">
            <w:pPr>
              <w:spacing w:line="360" w:lineRule="auto"/>
              <w:rPr>
                <w:rFonts w:ascii="Times New Roman" w:hAnsi="Times New Roman"/>
                <w:noProof/>
                <w:sz w:val="24"/>
                <w:szCs w:val="24"/>
                <w:lang w:eastAsia="nl-NL"/>
              </w:rPr>
            </w:pPr>
            <w:r w:rsidRPr="00E04ABE">
              <w:rPr>
                <w:rFonts w:ascii="Times New Roman" w:hAnsi="Times New Roman"/>
                <w:noProof/>
                <w:sz w:val="24"/>
                <w:szCs w:val="24"/>
                <w:lang w:eastAsia="nl-NL"/>
              </w:rPr>
              <w:t>SDNN [ms]</w:t>
            </w:r>
          </w:p>
        </w:tc>
        <w:tc>
          <w:tcPr>
            <w:tcW w:w="3686" w:type="dxa"/>
            <w:tcBorders>
              <w:top w:val="nil"/>
              <w:left w:val="nil"/>
              <w:bottom w:val="nil"/>
              <w:right w:val="nil"/>
            </w:tcBorders>
            <w:shd w:val="clear" w:color="auto" w:fill="F2F2F2" w:themeFill="background1" w:themeFillShade="F2"/>
          </w:tcPr>
          <w:p w:rsidR="00595AF5" w:rsidRPr="00E04ABE" w:rsidRDefault="00595AF5" w:rsidP="00595AF5">
            <w:pPr>
              <w:spacing w:line="360" w:lineRule="auto"/>
              <w:rPr>
                <w:rFonts w:ascii="Times New Roman" w:hAnsi="Times New Roman"/>
                <w:noProof/>
                <w:sz w:val="24"/>
                <w:szCs w:val="24"/>
                <w:lang w:eastAsia="nl-NL"/>
              </w:rPr>
            </w:pPr>
            <w:r w:rsidRPr="00E04ABE">
              <w:rPr>
                <w:rFonts w:ascii="Times New Roman" w:hAnsi="Times New Roman"/>
                <w:noProof/>
                <w:sz w:val="24"/>
                <w:szCs w:val="24"/>
                <w:lang w:eastAsia="nl-NL"/>
              </w:rPr>
              <w:t>The standard deviation of normal to normal R-R intervals of a defined window length.</w:t>
            </w:r>
          </w:p>
        </w:tc>
        <w:tc>
          <w:tcPr>
            <w:tcW w:w="5168" w:type="dxa"/>
            <w:tcBorders>
              <w:top w:val="nil"/>
              <w:left w:val="nil"/>
              <w:bottom w:val="nil"/>
              <w:right w:val="single" w:sz="4" w:space="0" w:color="auto"/>
            </w:tcBorders>
            <w:shd w:val="clear" w:color="auto" w:fill="F2F2F2" w:themeFill="background1" w:themeFillShade="F2"/>
          </w:tcPr>
          <w:p w:rsidR="00595AF5" w:rsidRPr="00E04ABE" w:rsidRDefault="00595AF5" w:rsidP="00595AF5">
            <w:pPr>
              <w:spacing w:line="360" w:lineRule="auto"/>
              <w:rPr>
                <w:rFonts w:ascii="Times New Roman" w:hAnsi="Times New Roman"/>
                <w:noProof/>
                <w:sz w:val="24"/>
                <w:szCs w:val="24"/>
                <w:lang w:eastAsia="nl-NL"/>
              </w:rPr>
            </w:pPr>
            <w:r w:rsidRPr="00E04ABE">
              <w:rPr>
                <w:rFonts w:ascii="Times New Roman" w:hAnsi="Times New Roman"/>
                <w:noProof/>
                <w:sz w:val="24"/>
                <w:szCs w:val="24"/>
                <w:lang w:eastAsia="nl-NL"/>
              </w:rPr>
              <w:t xml:space="preserve">Reflects the overal heart rate variability influenced by both the para- and sympathectiv nervous system </w:t>
            </w:r>
            <w:r w:rsidRPr="00E04ABE">
              <w:rPr>
                <w:rFonts w:ascii="Times New Roman" w:hAnsi="Times New Roman"/>
                <w:b/>
                <w:noProof/>
                <w:sz w:val="24"/>
                <w:szCs w:val="24"/>
                <w:lang w:eastAsia="nl-NL"/>
              </w:rPr>
              <w:fldChar w:fldCharType="begin" w:fldLock="1"/>
            </w:r>
            <w:r w:rsidRPr="00E04ABE">
              <w:rPr>
                <w:rFonts w:ascii="Times New Roman" w:hAnsi="Times New Roman"/>
                <w:b/>
                <w:noProof/>
                <w:sz w:val="24"/>
                <w:szCs w:val="24"/>
                <w:lang w:eastAsia="nl-NL"/>
              </w:rPr>
              <w:instrText>ADDIN CSL_CITATION { "citationItems" : [ { "id" : "ITEM-1", "itemData" : { "DOI" : "10.1161/01.CIR.93.5.1043", "ISBN" : "0195-668X", "ISSN" : "0009-7322", "PMID" : "8598068", "abstract" : "The last two decades have witnessed the recognition of a significant relationship between the autonomic nervous system and cardiovascular mortality, including sudden cardiac death[1\u20134]. Experimental evidence for an associ- ation between a propensity for lethal arrhythmias and signs of either increased sympathetic or reduced vagal activity has encouraged the development of quantitative markers of autonomic activity. Heart rate variability (HRV) represents one of the most promising such markers. The apparently easy derivation of this measure has popularized its use. As many commercial devices now provide automated measurement of HRV, the cardiologist has been pro- vided with a seemingly simple tool for both research and clinical studies[5]. However, the significance and meaning of the many different measures of HRV are more complex than generally appreciated and there is a potential for incorrect conclusions and for excessive or unfounded extrapolations. Recognition of these problems led the European Society of Cardiology and the North American Society", "author" : [ { "dropping-particle" : "", "family" : "Malik", "given" : "Marek", "non-dropping-particle" : "", "parse-names" : false, "suffix" : "" } ], "container-title" : "Circulation", "id" : "ITEM-1", "issue" : "5", "issued" : { "date-parts" : [ [ "1996", "3", "1" ] ] }, "page" : "1043-65", "title" : "Heart rate variability: standards of measurement, physiological interpretation and clinical use. Task Force of the European Society of Cardiology and the North American Society of Pacing and Electrophysiology", "type" : "article-journal", "volume" : "93" }, "uris" : [ "http://www.mendeley.com/documents/?uuid=92fcf396-23c3-4907-ae44-4b5ae76940ae" ] }, { "id" : "ITEM-2", "itemData" : { "DOI" : "10.1016/j.smrv.2011.02.005", "ISSN" : "1532-2955", "PMID" : "21658979", "abstract" : "Heart rate (HR) is modulated by the combined effects of the sympathetic and parasympathetic nervous systems. Therefore, measurement of changes in HR over time (heart rate variability or HRV) provides information about autonomic functioning. HRV has been used to identify high risk people, understand the autonomic components of different disorders and to evaluate the effect of different interventions, etc. Since the signal required to measure HRV is already being collected on the electrocardiogram (ECG) channel of the polysomnogram (PSG), collecting data for research on HRV and sleep is straightforward, but applications have been limited. As reviewed here, HRV has been applied to understand autonomic changes during different sleep stages. It has also been applied to understand the effect of sleep-disordered breathing, periodic limb movements and insomnia both during sleep and during the daytime. HRV has been successfully used to screen people for possible referral to a Sleep Lab. It has also been used to monitor the effects of continuous positive airway pressure (CPAP). A novel HRV measure, cardiopulmonary coupling (CPC) has been proposed for sleep quality. Evidence also suggests that HRV collected during a PSG can be used in risk stratification models, at least for older adults. Caveats for accurate interpretation of HRV are also presented.", "author" : [ { "dropping-particle" : "", "family" : "Stein", "given" : "Phyllis K", "non-dropping-particle" : "", "parse-names" : false, "suffix" : "" }, { "dropping-particle" : "", "family" : "Pu", "given" : "Yachuan", "non-dropping-particle" : "", "parse-names" : false, "suffix" : "" } ], "container-title" : "Sleep medicine reviews", "id" : "ITEM-2", "issue" : "1", "issued" : { "date-parts" : [ [ "2012", "2" ] ] }, "page" : "47-66", "publisher" : "Elsevier Ltd", "title" : "Heart rate variability, sleep and sleep disorders", "type" : "article-journal", "volume" : "16" }, "uris" : [ "http://www.mendeley.com/documents/?uuid=559cfa88-df8f-417f-aa18-727ff81bce35" ] } ], "mendeley" : { "formattedCitation" : "[30,49]", "plainTextFormattedCitation" : "[30,49]", "previouslyFormattedCitation" : "[30,49]" }, "properties" : { "noteIndex" : 0 }, "schema" : "https://github.com/citation-style-language/schema/raw/master/csl-citation.json" }</w:instrText>
            </w:r>
            <w:r w:rsidRPr="00E04ABE">
              <w:rPr>
                <w:rFonts w:ascii="Times New Roman" w:hAnsi="Times New Roman"/>
                <w:b/>
                <w:noProof/>
                <w:sz w:val="24"/>
                <w:szCs w:val="24"/>
                <w:lang w:eastAsia="nl-NL"/>
              </w:rPr>
              <w:fldChar w:fldCharType="separate"/>
            </w:r>
            <w:r w:rsidRPr="00E04ABE">
              <w:rPr>
                <w:rFonts w:ascii="Times New Roman" w:hAnsi="Times New Roman"/>
                <w:noProof/>
                <w:sz w:val="24"/>
                <w:szCs w:val="24"/>
                <w:lang w:eastAsia="nl-NL"/>
              </w:rPr>
              <w:t>[30,49]</w:t>
            </w:r>
            <w:r w:rsidRPr="00E04ABE">
              <w:rPr>
                <w:rFonts w:ascii="Times New Roman" w:hAnsi="Times New Roman"/>
                <w:b/>
                <w:noProof/>
                <w:sz w:val="24"/>
                <w:szCs w:val="24"/>
                <w:lang w:eastAsia="nl-NL"/>
              </w:rPr>
              <w:fldChar w:fldCharType="end"/>
            </w:r>
            <w:r w:rsidRPr="00E04ABE">
              <w:rPr>
                <w:rFonts w:ascii="Times New Roman" w:hAnsi="Times New Roman"/>
                <w:noProof/>
                <w:sz w:val="24"/>
                <w:szCs w:val="24"/>
                <w:lang w:eastAsia="nl-NL"/>
              </w:rPr>
              <w:t>.</w:t>
            </w:r>
          </w:p>
        </w:tc>
      </w:tr>
      <w:tr w:rsidR="00595AF5" w:rsidRPr="00E04ABE" w:rsidTr="0016743B">
        <w:tc>
          <w:tcPr>
            <w:tcW w:w="1701" w:type="dxa"/>
            <w:tcBorders>
              <w:top w:val="nil"/>
              <w:left w:val="single" w:sz="4" w:space="0" w:color="auto"/>
              <w:bottom w:val="nil"/>
              <w:right w:val="nil"/>
            </w:tcBorders>
          </w:tcPr>
          <w:p w:rsidR="00595AF5" w:rsidRPr="00E04ABE" w:rsidRDefault="00595AF5" w:rsidP="00595AF5">
            <w:pPr>
              <w:spacing w:line="360" w:lineRule="auto"/>
              <w:rPr>
                <w:rFonts w:ascii="Times New Roman" w:hAnsi="Times New Roman"/>
                <w:noProof/>
                <w:sz w:val="24"/>
                <w:szCs w:val="24"/>
                <w:lang w:eastAsia="nl-NL"/>
              </w:rPr>
            </w:pPr>
            <w:r w:rsidRPr="00E04ABE">
              <w:rPr>
                <w:rFonts w:ascii="Times New Roman" w:hAnsi="Times New Roman"/>
                <w:noProof/>
                <w:sz w:val="24"/>
                <w:szCs w:val="24"/>
                <w:lang w:eastAsia="nl-NL"/>
              </w:rPr>
              <w:t>RMSSD [ms]</w:t>
            </w:r>
          </w:p>
        </w:tc>
        <w:tc>
          <w:tcPr>
            <w:tcW w:w="3686" w:type="dxa"/>
            <w:tcBorders>
              <w:top w:val="nil"/>
              <w:left w:val="nil"/>
              <w:bottom w:val="nil"/>
              <w:right w:val="nil"/>
            </w:tcBorders>
          </w:tcPr>
          <w:p w:rsidR="00595AF5" w:rsidRPr="00E04ABE" w:rsidRDefault="00595AF5" w:rsidP="00595AF5">
            <w:pPr>
              <w:spacing w:line="360" w:lineRule="auto"/>
              <w:rPr>
                <w:rFonts w:ascii="Times New Roman" w:hAnsi="Times New Roman"/>
                <w:noProof/>
                <w:sz w:val="24"/>
                <w:szCs w:val="24"/>
                <w:lang w:eastAsia="nl-NL"/>
              </w:rPr>
            </w:pPr>
            <w:r w:rsidRPr="00E04ABE">
              <w:rPr>
                <w:rFonts w:ascii="Times New Roman" w:hAnsi="Times New Roman"/>
                <w:noProof/>
                <w:sz w:val="24"/>
                <w:szCs w:val="24"/>
                <w:lang w:eastAsia="nl-NL"/>
              </w:rPr>
              <w:t>Root mean square of successive differences between adjacent R-R intervals of a defined window length.</w:t>
            </w:r>
          </w:p>
        </w:tc>
        <w:tc>
          <w:tcPr>
            <w:tcW w:w="5168" w:type="dxa"/>
            <w:tcBorders>
              <w:top w:val="nil"/>
              <w:left w:val="nil"/>
              <w:bottom w:val="nil"/>
              <w:right w:val="single" w:sz="4" w:space="0" w:color="auto"/>
            </w:tcBorders>
          </w:tcPr>
          <w:p w:rsidR="00595AF5" w:rsidRPr="00E04ABE" w:rsidRDefault="00595AF5" w:rsidP="00595AF5">
            <w:pPr>
              <w:spacing w:line="360" w:lineRule="auto"/>
              <w:rPr>
                <w:rFonts w:ascii="Times New Roman" w:hAnsi="Times New Roman"/>
                <w:noProof/>
                <w:sz w:val="24"/>
                <w:szCs w:val="24"/>
                <w:lang w:eastAsia="nl-NL"/>
              </w:rPr>
            </w:pPr>
            <w:r w:rsidRPr="00E04ABE">
              <w:rPr>
                <w:rFonts w:ascii="Times New Roman" w:hAnsi="Times New Roman"/>
                <w:noProof/>
                <w:sz w:val="24"/>
                <w:szCs w:val="24"/>
                <w:lang w:eastAsia="nl-NL"/>
              </w:rPr>
              <w:t xml:space="preserve">Influenced mainly by parasympathetic activity and respiratory activity. </w:t>
            </w:r>
          </w:p>
        </w:tc>
      </w:tr>
      <w:tr w:rsidR="00595AF5" w:rsidRPr="00E04ABE" w:rsidTr="00E04ABE">
        <w:tc>
          <w:tcPr>
            <w:tcW w:w="1701" w:type="dxa"/>
            <w:tcBorders>
              <w:top w:val="nil"/>
              <w:left w:val="single" w:sz="4" w:space="0" w:color="auto"/>
              <w:bottom w:val="nil"/>
              <w:right w:val="nil"/>
            </w:tcBorders>
            <w:shd w:val="clear" w:color="auto" w:fill="F2F2F2" w:themeFill="background1" w:themeFillShade="F2"/>
          </w:tcPr>
          <w:p w:rsidR="00595AF5" w:rsidRPr="00E04ABE" w:rsidRDefault="00595AF5" w:rsidP="00595AF5">
            <w:pPr>
              <w:spacing w:line="360" w:lineRule="auto"/>
              <w:rPr>
                <w:rFonts w:ascii="Times New Roman" w:hAnsi="Times New Roman"/>
                <w:noProof/>
                <w:sz w:val="24"/>
                <w:szCs w:val="24"/>
                <w:lang w:eastAsia="nl-NL"/>
              </w:rPr>
            </w:pPr>
            <w:r w:rsidRPr="00E04ABE">
              <w:rPr>
                <w:rFonts w:ascii="Times New Roman" w:hAnsi="Times New Roman"/>
                <w:noProof/>
                <w:sz w:val="24"/>
                <w:szCs w:val="24"/>
                <w:lang w:eastAsia="nl-NL"/>
              </w:rPr>
              <w:t>NNx [count]</w:t>
            </w:r>
          </w:p>
        </w:tc>
        <w:tc>
          <w:tcPr>
            <w:tcW w:w="3686" w:type="dxa"/>
            <w:tcBorders>
              <w:top w:val="nil"/>
              <w:left w:val="nil"/>
              <w:bottom w:val="nil"/>
              <w:right w:val="nil"/>
            </w:tcBorders>
            <w:shd w:val="clear" w:color="auto" w:fill="F2F2F2" w:themeFill="background1" w:themeFillShade="F2"/>
          </w:tcPr>
          <w:p w:rsidR="00595AF5" w:rsidRPr="00E04ABE" w:rsidRDefault="00595AF5" w:rsidP="00595AF5">
            <w:pPr>
              <w:spacing w:line="360" w:lineRule="auto"/>
              <w:rPr>
                <w:rFonts w:ascii="Times New Roman" w:hAnsi="Times New Roman"/>
                <w:noProof/>
                <w:sz w:val="24"/>
                <w:szCs w:val="24"/>
                <w:lang w:eastAsia="nl-NL"/>
              </w:rPr>
            </w:pPr>
            <w:r w:rsidRPr="00E04ABE">
              <w:rPr>
                <w:rFonts w:ascii="Times New Roman" w:hAnsi="Times New Roman"/>
                <w:noProof/>
                <w:sz w:val="24"/>
                <w:szCs w:val="24"/>
                <w:lang w:eastAsia="nl-NL"/>
              </w:rPr>
              <w:t>The number of pairs of successive R-R intervals that differ by more than 10, 20, 30 or 50 ms of a defined window length.</w:t>
            </w:r>
          </w:p>
        </w:tc>
        <w:tc>
          <w:tcPr>
            <w:tcW w:w="5168" w:type="dxa"/>
            <w:tcBorders>
              <w:top w:val="nil"/>
              <w:left w:val="nil"/>
              <w:bottom w:val="nil"/>
              <w:right w:val="single" w:sz="4" w:space="0" w:color="auto"/>
            </w:tcBorders>
            <w:shd w:val="clear" w:color="auto" w:fill="F2F2F2" w:themeFill="background1" w:themeFillShade="F2"/>
          </w:tcPr>
          <w:p w:rsidR="00595AF5" w:rsidRPr="00E04ABE" w:rsidRDefault="00595AF5" w:rsidP="00595AF5">
            <w:pPr>
              <w:spacing w:line="360" w:lineRule="auto"/>
              <w:rPr>
                <w:rFonts w:ascii="Times New Roman" w:hAnsi="Times New Roman"/>
                <w:noProof/>
                <w:sz w:val="24"/>
                <w:szCs w:val="24"/>
                <w:lang w:eastAsia="nl-NL"/>
              </w:rPr>
            </w:pPr>
            <w:r w:rsidRPr="00E04ABE">
              <w:rPr>
                <w:rFonts w:ascii="Times New Roman" w:hAnsi="Times New Roman"/>
                <w:noProof/>
                <w:sz w:val="24"/>
                <w:szCs w:val="24"/>
                <w:lang w:eastAsia="nl-NL"/>
              </w:rPr>
              <w:t xml:space="preserve">NNx reflects parasympathetic activity. While NN10 covers more overall changes, NN50 represents high frequency variations with influence from respiratiory activity </w:t>
            </w:r>
            <w:r w:rsidRPr="00E04ABE">
              <w:rPr>
                <w:rFonts w:ascii="Times New Roman" w:hAnsi="Times New Roman"/>
                <w:noProof/>
                <w:sz w:val="24"/>
                <w:szCs w:val="24"/>
                <w:lang w:eastAsia="nl-NL"/>
              </w:rPr>
              <w:fldChar w:fldCharType="begin" w:fldLock="1"/>
            </w:r>
            <w:r w:rsidRPr="00E04ABE">
              <w:rPr>
                <w:rFonts w:ascii="Times New Roman" w:hAnsi="Times New Roman"/>
                <w:noProof/>
                <w:sz w:val="24"/>
                <w:szCs w:val="24"/>
                <w:lang w:eastAsia="nl-NL"/>
              </w:rPr>
              <w:instrText>ADDIN CSL_CITATION { "citationItems" : [ { "id" : "ITEM-1", "itemData" : { "DOI" : "10.1016/j.jpeds.2016.11.059", "ISSN" : "00223476", "author" : [ { "dropping-particle" : "", "family" : "Kommers", "given" : "Deedee R.", "non-dropping-particle" : "", "parse-names" : false, "suffix" : "" }, { "dropping-particle" : "", "family" : "Joshi", "given" : "Rohan", "non-dropping-particle" : "", "parse-names" : false, "suffix" : "" }, { "dropping-particle" : "", "family" : "Pul", "given" : "Carola", "non-dropping-particle" : "van", "parse-names" : false, "suffix" : "" }, { "dropping-particle" : "", "family" : "Atallah", "given" : "Louis", "non-dropping-particle" : "", "parse-names" : false, "suffix" : "" }, { "dropping-particle" : "", "family" : "Feijs", "given" : "Loe", "non-dropping-particle" : "", "parse-names" : false, "suffix" : "" }, { "dropping-particle" : "", "family" : "Oei", "given" : "Guid", "non-dropping-particle" : "", "parse-names" : false, "suffix" : "" }, { "dropping-particle" : "", "family" : "Bambang Oetomo", "given" : "Sidarto", "non-dropping-particle" : "", "parse-names" : false, "suffix" : "" }, { "dropping-particle" : "", "family" : "Andriessen", "given" : "Peter", "non-dropping-particle" : "", "parse-names" : false, "suffix" : "" } ], "container-title" : "The Journal of Pediatrics", "id" : "ITEM-1", "issued" : { "date-parts" : [ [ "2016", "12" ] ] }, "page" : "1-8", "publisher" : "Elsevier Inc.", "title" : "Features of Heart Rate Variability Capture Regulatory Changes During Kangaroo Care in Preterm Infants", "type" : "article-journal", "volume" : "in print" }, "uris" : [ "http://www.mendeley.com/documents/?uuid=d2adb5a0-a27d-4c52-b0e4-6fa0a57335ba" ] } ], "mendeley" : { "formattedCitation" : "[54]", "plainTextFormattedCitation" : "[54]", "previouslyFormattedCitation" : "[54]" }, "properties" : { "noteIndex" : 0 }, "schema" : "https://github.com/citation-style-language/schema/raw/master/csl-citation.json" }</w:instrText>
            </w:r>
            <w:r w:rsidRPr="00E04ABE">
              <w:rPr>
                <w:rFonts w:ascii="Times New Roman" w:hAnsi="Times New Roman"/>
                <w:noProof/>
                <w:sz w:val="24"/>
                <w:szCs w:val="24"/>
                <w:lang w:eastAsia="nl-NL"/>
              </w:rPr>
              <w:fldChar w:fldCharType="separate"/>
            </w:r>
            <w:r w:rsidRPr="00E04ABE">
              <w:rPr>
                <w:rFonts w:ascii="Times New Roman" w:hAnsi="Times New Roman"/>
                <w:noProof/>
                <w:sz w:val="24"/>
                <w:szCs w:val="24"/>
                <w:lang w:eastAsia="nl-NL"/>
              </w:rPr>
              <w:t>[54]</w:t>
            </w:r>
            <w:r w:rsidRPr="00E04ABE">
              <w:rPr>
                <w:rFonts w:ascii="Times New Roman" w:hAnsi="Times New Roman"/>
                <w:noProof/>
                <w:sz w:val="24"/>
                <w:szCs w:val="24"/>
                <w:lang w:eastAsia="nl-NL"/>
              </w:rPr>
              <w:fldChar w:fldCharType="end"/>
            </w:r>
            <w:r w:rsidRPr="00E04ABE">
              <w:rPr>
                <w:rFonts w:ascii="Times New Roman" w:hAnsi="Times New Roman"/>
                <w:noProof/>
                <w:sz w:val="24"/>
                <w:szCs w:val="24"/>
                <w:lang w:eastAsia="nl-NL"/>
              </w:rPr>
              <w:t>.</w:t>
            </w:r>
          </w:p>
        </w:tc>
      </w:tr>
      <w:tr w:rsidR="00595AF5" w:rsidRPr="00E04ABE" w:rsidTr="0016743B">
        <w:tc>
          <w:tcPr>
            <w:tcW w:w="1701" w:type="dxa"/>
            <w:tcBorders>
              <w:top w:val="nil"/>
              <w:left w:val="single" w:sz="4" w:space="0" w:color="auto"/>
              <w:right w:val="nil"/>
            </w:tcBorders>
          </w:tcPr>
          <w:p w:rsidR="00595AF5" w:rsidRPr="00E04ABE" w:rsidRDefault="00595AF5" w:rsidP="00595AF5">
            <w:pPr>
              <w:spacing w:line="360" w:lineRule="auto"/>
              <w:rPr>
                <w:rFonts w:ascii="Times New Roman" w:hAnsi="Times New Roman"/>
                <w:noProof/>
                <w:sz w:val="24"/>
                <w:szCs w:val="24"/>
                <w:lang w:eastAsia="nl-NL"/>
              </w:rPr>
            </w:pPr>
            <w:r w:rsidRPr="00E04ABE">
              <w:rPr>
                <w:rFonts w:ascii="Times New Roman" w:hAnsi="Times New Roman"/>
                <w:noProof/>
                <w:sz w:val="24"/>
                <w:szCs w:val="24"/>
                <w:lang w:eastAsia="nl-NL"/>
              </w:rPr>
              <w:t>pNNx [%]</w:t>
            </w:r>
          </w:p>
        </w:tc>
        <w:tc>
          <w:tcPr>
            <w:tcW w:w="3686" w:type="dxa"/>
            <w:tcBorders>
              <w:top w:val="nil"/>
              <w:left w:val="nil"/>
              <w:right w:val="nil"/>
            </w:tcBorders>
          </w:tcPr>
          <w:p w:rsidR="00595AF5" w:rsidRPr="00E04ABE" w:rsidRDefault="00595AF5" w:rsidP="00595AF5">
            <w:pPr>
              <w:spacing w:line="360" w:lineRule="auto"/>
              <w:rPr>
                <w:rFonts w:ascii="Times New Roman" w:hAnsi="Times New Roman"/>
                <w:noProof/>
                <w:sz w:val="24"/>
                <w:szCs w:val="24"/>
                <w:lang w:eastAsia="nl-NL"/>
              </w:rPr>
            </w:pPr>
            <w:r w:rsidRPr="00E04ABE">
              <w:rPr>
                <w:rFonts w:ascii="Times New Roman" w:hAnsi="Times New Roman"/>
                <w:noProof/>
                <w:sz w:val="24"/>
                <w:szCs w:val="24"/>
                <w:lang w:eastAsia="nl-NL"/>
              </w:rPr>
              <w:t>The proportion of NNx divided by total number of R-R intervals of a defined window length.</w:t>
            </w:r>
          </w:p>
        </w:tc>
        <w:tc>
          <w:tcPr>
            <w:tcW w:w="5168" w:type="dxa"/>
            <w:tcBorders>
              <w:top w:val="nil"/>
              <w:left w:val="nil"/>
              <w:right w:val="single" w:sz="4" w:space="0" w:color="auto"/>
            </w:tcBorders>
          </w:tcPr>
          <w:p w:rsidR="00595AF5" w:rsidRPr="00E04ABE" w:rsidRDefault="00595AF5" w:rsidP="00595AF5">
            <w:pPr>
              <w:spacing w:line="360" w:lineRule="auto"/>
              <w:rPr>
                <w:rFonts w:ascii="Times New Roman" w:hAnsi="Times New Roman"/>
                <w:noProof/>
                <w:sz w:val="24"/>
                <w:szCs w:val="24"/>
                <w:lang w:eastAsia="nl-NL"/>
              </w:rPr>
            </w:pPr>
            <w:r w:rsidRPr="00E04ABE">
              <w:rPr>
                <w:rFonts w:ascii="Times New Roman" w:hAnsi="Times New Roman"/>
                <w:noProof/>
                <w:sz w:val="24"/>
                <w:szCs w:val="24"/>
                <w:lang w:eastAsia="nl-NL"/>
              </w:rPr>
              <w:t xml:space="preserve">pNNx are directly linked to the NNx features. pNNx for values of x&lt;50 ms may provide more robust estimates of cardiac vagal tone modulation even in the presence of outliers </w:t>
            </w:r>
            <w:r w:rsidRPr="00E04ABE">
              <w:rPr>
                <w:rFonts w:ascii="Times New Roman" w:hAnsi="Times New Roman"/>
                <w:noProof/>
                <w:sz w:val="24"/>
                <w:szCs w:val="24"/>
                <w:lang w:eastAsia="nl-NL"/>
              </w:rPr>
              <w:fldChar w:fldCharType="begin" w:fldLock="1"/>
            </w:r>
            <w:r w:rsidRPr="00E04ABE">
              <w:rPr>
                <w:rFonts w:ascii="Times New Roman" w:hAnsi="Times New Roman"/>
                <w:noProof/>
                <w:sz w:val="24"/>
                <w:szCs w:val="24"/>
                <w:lang w:eastAsia="nl-NL"/>
              </w:rPr>
              <w:instrText>ADDIN CSL_CITATION { "citationItems" : [ { "id" : "ITEM-1", "itemData" : { "DOI" : "10.1136/heart.88.4.378", "ISSN" : "00070769", "author" : [ { "dropping-particle" : "", "family" : "Mietus", "given" : "J E", "non-dropping-particle" : "", "parse-names" : false, "suffix" : "" } ], "container-title" : "Heart", "id" : "ITEM-1", "issue" : "4", "issued" : { "date-parts" : [ [ "2002", "10", "1" ] ] }, "page" : "378-380", "title" : "The pNNx files: re-examining a widely used heart rate variability measure", "type" : "article-journal", "volume" : "88" }, "uris" : [ "http://www.mendeley.com/documents/?uuid=3795623d-ed85-4e8d-8c78-aa92f4f815b3" ] }, { "id" : "ITEM-2", "itemData" : { "DOI" : "10.1016/j.jpeds.2016.11.059", "ISSN" : "00223476", "author" : [ { "dropping-particle" : "", "family" : "Kommers", "given" : "Deedee R.", "non-dropping-particle" : "", "parse-names" : false, "suffix" : "" }, { "dropping-particle" : "", "family" : "Joshi", "given" : "Rohan", "non-dropping-particle" : "", "parse-names" : false, "suffix" : "" }, { "dropping-particle" : "", "family" : "Pul", "given" : "Carola", "non-dropping-particle" : "van", "parse-names" : false, "suffix" : "" }, { "dropping-particle" : "", "family" : "Atallah", "given" : "Louis", "non-dropping-particle" : "", "parse-names" : false, "suffix" : "" }, { "dropping-particle" : "", "family" : "Feijs", "given" : "Loe", "non-dropping-particle" : "", "parse-names" : false, "suffix" : "" }, { "dropping-particle" : "", "family" : "Oei", "given" : "Guid", "non-dropping-particle" : "", "parse-names" : false, "suffix" : "" }, { "dropping-particle" : "", "family" : "Bambang Oetomo", "given" : "Sidarto", "non-dropping-particle" : "", "parse-names" : false, "suffix" : "" }, { "dropping-particle" : "", "family" : "Andriessen", "given" : "Peter", "non-dropping-particle" : "", "parse-names" : false, "suffix" : "" } ], "container-title" : "The Journal of Pediatrics", "id" : "ITEM-2", "issued" : { "date-parts" : [ [ "2016", "12" ] ] }, "page" : "1-8", "publisher" : "Elsevier Inc.", "title" : "Features of Heart Rate Variability Capture Regulatory Changes During Kangaroo Care in Preterm Infants", "type" : "article-journal", "volume" : "in print" }, "uris" : [ "http://www.mendeley.com/documents/?uuid=d2adb5a0-a27d-4c52-b0e4-6fa0a57335ba" ] } ], "mendeley" : { "formattedCitation" : "[54,67]", "plainTextFormattedCitation" : "[54,67]", "previouslyFormattedCitation" : "[54,67]" }, "properties" : { "noteIndex" : 0 }, "schema" : "https://github.com/citation-style-language/schema/raw/master/csl-citation.json" }</w:instrText>
            </w:r>
            <w:r w:rsidRPr="00E04ABE">
              <w:rPr>
                <w:rFonts w:ascii="Times New Roman" w:hAnsi="Times New Roman"/>
                <w:noProof/>
                <w:sz w:val="24"/>
                <w:szCs w:val="24"/>
                <w:lang w:eastAsia="nl-NL"/>
              </w:rPr>
              <w:fldChar w:fldCharType="separate"/>
            </w:r>
            <w:r w:rsidRPr="00E04ABE">
              <w:rPr>
                <w:rFonts w:ascii="Times New Roman" w:hAnsi="Times New Roman"/>
                <w:noProof/>
                <w:sz w:val="24"/>
                <w:szCs w:val="24"/>
                <w:lang w:eastAsia="nl-NL"/>
              </w:rPr>
              <w:t>[54,67]</w:t>
            </w:r>
            <w:r w:rsidRPr="00E04ABE">
              <w:rPr>
                <w:rFonts w:ascii="Times New Roman" w:hAnsi="Times New Roman"/>
                <w:noProof/>
                <w:sz w:val="24"/>
                <w:szCs w:val="24"/>
                <w:lang w:eastAsia="nl-NL"/>
              </w:rPr>
              <w:fldChar w:fldCharType="end"/>
            </w:r>
            <w:r w:rsidRPr="00E04ABE">
              <w:rPr>
                <w:rFonts w:ascii="Times New Roman" w:hAnsi="Times New Roman"/>
                <w:noProof/>
                <w:sz w:val="24"/>
                <w:szCs w:val="24"/>
                <w:lang w:eastAsia="nl-NL"/>
              </w:rPr>
              <w:t>.</w:t>
            </w:r>
          </w:p>
        </w:tc>
      </w:tr>
    </w:tbl>
    <w:p w:rsidR="00595AF5" w:rsidRPr="00E04ABE" w:rsidRDefault="00595AF5">
      <w:pPr>
        <w:rPr>
          <w:rFonts w:ascii="Times New Roman" w:hAnsi="Times New Roman"/>
        </w:rPr>
      </w:pPr>
    </w:p>
    <w:p w:rsidR="00595AF5" w:rsidRPr="00E04ABE" w:rsidRDefault="00595AF5">
      <w:pPr>
        <w:rPr>
          <w:rFonts w:ascii="Times New Roman" w:hAnsi="Times New Roman"/>
        </w:rPr>
      </w:pPr>
    </w:p>
    <w:sectPr w:rsidR="00595AF5" w:rsidRPr="00E04ABE">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5AF5"/>
    <w:rsid w:val="00001E44"/>
    <w:rsid w:val="000025DF"/>
    <w:rsid w:val="0000792C"/>
    <w:rsid w:val="00010881"/>
    <w:rsid w:val="00012E91"/>
    <w:rsid w:val="00014919"/>
    <w:rsid w:val="0001636A"/>
    <w:rsid w:val="00016EB4"/>
    <w:rsid w:val="0002001E"/>
    <w:rsid w:val="000238EA"/>
    <w:rsid w:val="00024F6C"/>
    <w:rsid w:val="000253DF"/>
    <w:rsid w:val="00027625"/>
    <w:rsid w:val="00035AE3"/>
    <w:rsid w:val="0004565C"/>
    <w:rsid w:val="00045D79"/>
    <w:rsid w:val="00046824"/>
    <w:rsid w:val="00052294"/>
    <w:rsid w:val="00052732"/>
    <w:rsid w:val="000528C2"/>
    <w:rsid w:val="000555F1"/>
    <w:rsid w:val="00055BE6"/>
    <w:rsid w:val="0006016C"/>
    <w:rsid w:val="000629DE"/>
    <w:rsid w:val="0006555F"/>
    <w:rsid w:val="00067108"/>
    <w:rsid w:val="00073615"/>
    <w:rsid w:val="00075049"/>
    <w:rsid w:val="0007645B"/>
    <w:rsid w:val="00077D6E"/>
    <w:rsid w:val="00080243"/>
    <w:rsid w:val="0008029C"/>
    <w:rsid w:val="00080716"/>
    <w:rsid w:val="000833E8"/>
    <w:rsid w:val="00083B59"/>
    <w:rsid w:val="0008607C"/>
    <w:rsid w:val="000867CB"/>
    <w:rsid w:val="0009243E"/>
    <w:rsid w:val="00094874"/>
    <w:rsid w:val="000966A9"/>
    <w:rsid w:val="00096BF7"/>
    <w:rsid w:val="000A1D24"/>
    <w:rsid w:val="000A207C"/>
    <w:rsid w:val="000A4960"/>
    <w:rsid w:val="000A631B"/>
    <w:rsid w:val="000A7F6C"/>
    <w:rsid w:val="000B0641"/>
    <w:rsid w:val="000B11F7"/>
    <w:rsid w:val="000B2CE1"/>
    <w:rsid w:val="000B2D6F"/>
    <w:rsid w:val="000B7369"/>
    <w:rsid w:val="000B7596"/>
    <w:rsid w:val="000B77BD"/>
    <w:rsid w:val="000C14C7"/>
    <w:rsid w:val="000C1821"/>
    <w:rsid w:val="000C2D2C"/>
    <w:rsid w:val="000C3943"/>
    <w:rsid w:val="000C6459"/>
    <w:rsid w:val="000D4957"/>
    <w:rsid w:val="000D59B3"/>
    <w:rsid w:val="000E36D0"/>
    <w:rsid w:val="000E4D9F"/>
    <w:rsid w:val="000E651D"/>
    <w:rsid w:val="000F0A9C"/>
    <w:rsid w:val="000F5E2A"/>
    <w:rsid w:val="00102F19"/>
    <w:rsid w:val="00103359"/>
    <w:rsid w:val="001113A9"/>
    <w:rsid w:val="001118DF"/>
    <w:rsid w:val="00112D2A"/>
    <w:rsid w:val="001145AE"/>
    <w:rsid w:val="001155D8"/>
    <w:rsid w:val="00116C99"/>
    <w:rsid w:val="001213C8"/>
    <w:rsid w:val="00123EA6"/>
    <w:rsid w:val="0012603A"/>
    <w:rsid w:val="00126E1A"/>
    <w:rsid w:val="00127149"/>
    <w:rsid w:val="001273F7"/>
    <w:rsid w:val="00131384"/>
    <w:rsid w:val="001330DC"/>
    <w:rsid w:val="00135E1A"/>
    <w:rsid w:val="001365D6"/>
    <w:rsid w:val="00136772"/>
    <w:rsid w:val="00136A20"/>
    <w:rsid w:val="0014098E"/>
    <w:rsid w:val="001415EC"/>
    <w:rsid w:val="00141D6B"/>
    <w:rsid w:val="00141DE8"/>
    <w:rsid w:val="00142CE3"/>
    <w:rsid w:val="0014325B"/>
    <w:rsid w:val="00145DEC"/>
    <w:rsid w:val="0014651C"/>
    <w:rsid w:val="0015032E"/>
    <w:rsid w:val="00151240"/>
    <w:rsid w:val="00151651"/>
    <w:rsid w:val="0015285F"/>
    <w:rsid w:val="00152FD8"/>
    <w:rsid w:val="00154FC5"/>
    <w:rsid w:val="00155B75"/>
    <w:rsid w:val="00155D3C"/>
    <w:rsid w:val="0015758D"/>
    <w:rsid w:val="0016205F"/>
    <w:rsid w:val="001634AB"/>
    <w:rsid w:val="001645C8"/>
    <w:rsid w:val="0016566E"/>
    <w:rsid w:val="001677D7"/>
    <w:rsid w:val="00171F3D"/>
    <w:rsid w:val="00172CEA"/>
    <w:rsid w:val="00175095"/>
    <w:rsid w:val="00176140"/>
    <w:rsid w:val="001808EE"/>
    <w:rsid w:val="00180AB8"/>
    <w:rsid w:val="00180E65"/>
    <w:rsid w:val="001812D2"/>
    <w:rsid w:val="00183325"/>
    <w:rsid w:val="0019438E"/>
    <w:rsid w:val="00194CB7"/>
    <w:rsid w:val="001960D1"/>
    <w:rsid w:val="00196410"/>
    <w:rsid w:val="001A2499"/>
    <w:rsid w:val="001A32D6"/>
    <w:rsid w:val="001A406C"/>
    <w:rsid w:val="001A615E"/>
    <w:rsid w:val="001B0AB8"/>
    <w:rsid w:val="001B1421"/>
    <w:rsid w:val="001B1FF9"/>
    <w:rsid w:val="001B30D1"/>
    <w:rsid w:val="001B3662"/>
    <w:rsid w:val="001B7114"/>
    <w:rsid w:val="001C04C1"/>
    <w:rsid w:val="001C1621"/>
    <w:rsid w:val="001C2064"/>
    <w:rsid w:val="001C4A41"/>
    <w:rsid w:val="001C5518"/>
    <w:rsid w:val="001C5CF1"/>
    <w:rsid w:val="001C72CE"/>
    <w:rsid w:val="001D1268"/>
    <w:rsid w:val="001D1E20"/>
    <w:rsid w:val="001D5B09"/>
    <w:rsid w:val="001E0B0B"/>
    <w:rsid w:val="001E15D0"/>
    <w:rsid w:val="001E3096"/>
    <w:rsid w:val="001E3D9F"/>
    <w:rsid w:val="001E5678"/>
    <w:rsid w:val="001E73C1"/>
    <w:rsid w:val="001F512F"/>
    <w:rsid w:val="00201289"/>
    <w:rsid w:val="002028DE"/>
    <w:rsid w:val="0020391F"/>
    <w:rsid w:val="00211BE1"/>
    <w:rsid w:val="00212C68"/>
    <w:rsid w:val="00215C88"/>
    <w:rsid w:val="002165E2"/>
    <w:rsid w:val="002166DB"/>
    <w:rsid w:val="0021780F"/>
    <w:rsid w:val="002209F2"/>
    <w:rsid w:val="00222EDE"/>
    <w:rsid w:val="00230E88"/>
    <w:rsid w:val="002323E6"/>
    <w:rsid w:val="002334BD"/>
    <w:rsid w:val="00234B77"/>
    <w:rsid w:val="00235C0F"/>
    <w:rsid w:val="00235C95"/>
    <w:rsid w:val="00236F60"/>
    <w:rsid w:val="00240243"/>
    <w:rsid w:val="00240809"/>
    <w:rsid w:val="002420DF"/>
    <w:rsid w:val="0024410E"/>
    <w:rsid w:val="00247A01"/>
    <w:rsid w:val="00251D84"/>
    <w:rsid w:val="00251E0A"/>
    <w:rsid w:val="00252147"/>
    <w:rsid w:val="00252913"/>
    <w:rsid w:val="00253476"/>
    <w:rsid w:val="00255F2A"/>
    <w:rsid w:val="00265E70"/>
    <w:rsid w:val="00267EE9"/>
    <w:rsid w:val="00270D6E"/>
    <w:rsid w:val="00271487"/>
    <w:rsid w:val="00273DF6"/>
    <w:rsid w:val="0027643C"/>
    <w:rsid w:val="002807E9"/>
    <w:rsid w:val="00280EFA"/>
    <w:rsid w:val="00281C22"/>
    <w:rsid w:val="00282F84"/>
    <w:rsid w:val="00286C8F"/>
    <w:rsid w:val="00290BB2"/>
    <w:rsid w:val="00291D2D"/>
    <w:rsid w:val="00292157"/>
    <w:rsid w:val="00292861"/>
    <w:rsid w:val="002A378F"/>
    <w:rsid w:val="002A4755"/>
    <w:rsid w:val="002B06A6"/>
    <w:rsid w:val="002B56DC"/>
    <w:rsid w:val="002C2D91"/>
    <w:rsid w:val="002D38B8"/>
    <w:rsid w:val="002D4EEF"/>
    <w:rsid w:val="002D65B2"/>
    <w:rsid w:val="002E16F7"/>
    <w:rsid w:val="002E241E"/>
    <w:rsid w:val="002E38E6"/>
    <w:rsid w:val="002E69A0"/>
    <w:rsid w:val="002F0EFD"/>
    <w:rsid w:val="002F25D3"/>
    <w:rsid w:val="002F45AB"/>
    <w:rsid w:val="002F77D8"/>
    <w:rsid w:val="003041E4"/>
    <w:rsid w:val="003058EE"/>
    <w:rsid w:val="00306B92"/>
    <w:rsid w:val="00312B31"/>
    <w:rsid w:val="0031421A"/>
    <w:rsid w:val="00314331"/>
    <w:rsid w:val="00314351"/>
    <w:rsid w:val="00317AC9"/>
    <w:rsid w:val="003202AB"/>
    <w:rsid w:val="00323AD6"/>
    <w:rsid w:val="00326186"/>
    <w:rsid w:val="00326CCE"/>
    <w:rsid w:val="0032729A"/>
    <w:rsid w:val="00330CC3"/>
    <w:rsid w:val="003315E9"/>
    <w:rsid w:val="00331724"/>
    <w:rsid w:val="003325D8"/>
    <w:rsid w:val="0033433F"/>
    <w:rsid w:val="00334617"/>
    <w:rsid w:val="00334E31"/>
    <w:rsid w:val="00337CC1"/>
    <w:rsid w:val="003403D5"/>
    <w:rsid w:val="00340D34"/>
    <w:rsid w:val="003427AD"/>
    <w:rsid w:val="00343087"/>
    <w:rsid w:val="00345F1E"/>
    <w:rsid w:val="00350B5D"/>
    <w:rsid w:val="00350BFE"/>
    <w:rsid w:val="0035341B"/>
    <w:rsid w:val="00353AEC"/>
    <w:rsid w:val="00357314"/>
    <w:rsid w:val="003609C4"/>
    <w:rsid w:val="003641C2"/>
    <w:rsid w:val="00365004"/>
    <w:rsid w:val="00366521"/>
    <w:rsid w:val="003731AB"/>
    <w:rsid w:val="003811DC"/>
    <w:rsid w:val="00387B02"/>
    <w:rsid w:val="00391B81"/>
    <w:rsid w:val="003920BE"/>
    <w:rsid w:val="00392235"/>
    <w:rsid w:val="003976AD"/>
    <w:rsid w:val="0039798C"/>
    <w:rsid w:val="003A314C"/>
    <w:rsid w:val="003B05E2"/>
    <w:rsid w:val="003B4313"/>
    <w:rsid w:val="003B57B6"/>
    <w:rsid w:val="003B6113"/>
    <w:rsid w:val="003B65BF"/>
    <w:rsid w:val="003B6CD2"/>
    <w:rsid w:val="003B79F1"/>
    <w:rsid w:val="003C16B2"/>
    <w:rsid w:val="003C3E06"/>
    <w:rsid w:val="003C449B"/>
    <w:rsid w:val="003C77EB"/>
    <w:rsid w:val="003C7EAF"/>
    <w:rsid w:val="003D0AAE"/>
    <w:rsid w:val="003D2036"/>
    <w:rsid w:val="003D24FE"/>
    <w:rsid w:val="003D368C"/>
    <w:rsid w:val="003D5B2B"/>
    <w:rsid w:val="003D7CEA"/>
    <w:rsid w:val="003D7FD8"/>
    <w:rsid w:val="003E022D"/>
    <w:rsid w:val="003E0BCB"/>
    <w:rsid w:val="003E26B3"/>
    <w:rsid w:val="003E5937"/>
    <w:rsid w:val="003E5E8E"/>
    <w:rsid w:val="003E6025"/>
    <w:rsid w:val="003E6C18"/>
    <w:rsid w:val="003E78C7"/>
    <w:rsid w:val="003F34CE"/>
    <w:rsid w:val="003F6F37"/>
    <w:rsid w:val="00401160"/>
    <w:rsid w:val="00401CC5"/>
    <w:rsid w:val="0040323D"/>
    <w:rsid w:val="004073CA"/>
    <w:rsid w:val="0041007D"/>
    <w:rsid w:val="00411EA4"/>
    <w:rsid w:val="004129FD"/>
    <w:rsid w:val="00416746"/>
    <w:rsid w:val="004176DC"/>
    <w:rsid w:val="004205A3"/>
    <w:rsid w:val="00422910"/>
    <w:rsid w:val="00422DBC"/>
    <w:rsid w:val="00432C0D"/>
    <w:rsid w:val="00433524"/>
    <w:rsid w:val="00433776"/>
    <w:rsid w:val="00435FBC"/>
    <w:rsid w:val="00437137"/>
    <w:rsid w:val="004371EE"/>
    <w:rsid w:val="00450A8A"/>
    <w:rsid w:val="0045132C"/>
    <w:rsid w:val="00454F5B"/>
    <w:rsid w:val="00455995"/>
    <w:rsid w:val="00456F16"/>
    <w:rsid w:val="00460255"/>
    <w:rsid w:val="004605AC"/>
    <w:rsid w:val="00460EFB"/>
    <w:rsid w:val="004615D2"/>
    <w:rsid w:val="00462582"/>
    <w:rsid w:val="004651B4"/>
    <w:rsid w:val="004708F7"/>
    <w:rsid w:val="00471709"/>
    <w:rsid w:val="00471CC7"/>
    <w:rsid w:val="004741CD"/>
    <w:rsid w:val="00474DAF"/>
    <w:rsid w:val="004757FE"/>
    <w:rsid w:val="00476DDE"/>
    <w:rsid w:val="00481FA9"/>
    <w:rsid w:val="0048615E"/>
    <w:rsid w:val="00486DAD"/>
    <w:rsid w:val="00490B41"/>
    <w:rsid w:val="00496BFF"/>
    <w:rsid w:val="004A4DFC"/>
    <w:rsid w:val="004A6536"/>
    <w:rsid w:val="004B2C58"/>
    <w:rsid w:val="004B4347"/>
    <w:rsid w:val="004C1ED4"/>
    <w:rsid w:val="004C44A4"/>
    <w:rsid w:val="004C6C91"/>
    <w:rsid w:val="004D1C5A"/>
    <w:rsid w:val="004D5535"/>
    <w:rsid w:val="004D5584"/>
    <w:rsid w:val="004D722D"/>
    <w:rsid w:val="004D75CA"/>
    <w:rsid w:val="004D7798"/>
    <w:rsid w:val="004D7FB6"/>
    <w:rsid w:val="004E2277"/>
    <w:rsid w:val="004E2895"/>
    <w:rsid w:val="004E334D"/>
    <w:rsid w:val="004E3BB1"/>
    <w:rsid w:val="004E487E"/>
    <w:rsid w:val="004E5C8D"/>
    <w:rsid w:val="004E6951"/>
    <w:rsid w:val="004F2CDC"/>
    <w:rsid w:val="004F55D9"/>
    <w:rsid w:val="004F6422"/>
    <w:rsid w:val="00501039"/>
    <w:rsid w:val="00503853"/>
    <w:rsid w:val="00505D57"/>
    <w:rsid w:val="00511540"/>
    <w:rsid w:val="00511F4B"/>
    <w:rsid w:val="005177A9"/>
    <w:rsid w:val="00520D0C"/>
    <w:rsid w:val="00525AAD"/>
    <w:rsid w:val="00525D77"/>
    <w:rsid w:val="00527E75"/>
    <w:rsid w:val="00531233"/>
    <w:rsid w:val="0053466E"/>
    <w:rsid w:val="005348E9"/>
    <w:rsid w:val="00540DBC"/>
    <w:rsid w:val="00541B61"/>
    <w:rsid w:val="00541EA7"/>
    <w:rsid w:val="00542605"/>
    <w:rsid w:val="00542ACD"/>
    <w:rsid w:val="00542EAA"/>
    <w:rsid w:val="00544302"/>
    <w:rsid w:val="00545414"/>
    <w:rsid w:val="00550681"/>
    <w:rsid w:val="00550D0D"/>
    <w:rsid w:val="00551046"/>
    <w:rsid w:val="00551060"/>
    <w:rsid w:val="00552F73"/>
    <w:rsid w:val="00553D61"/>
    <w:rsid w:val="0055542C"/>
    <w:rsid w:val="00555F30"/>
    <w:rsid w:val="00560C16"/>
    <w:rsid w:val="0056181E"/>
    <w:rsid w:val="005650C6"/>
    <w:rsid w:val="00565C05"/>
    <w:rsid w:val="00565D8A"/>
    <w:rsid w:val="00571616"/>
    <w:rsid w:val="005727AF"/>
    <w:rsid w:val="00573367"/>
    <w:rsid w:val="0057347B"/>
    <w:rsid w:val="0058064F"/>
    <w:rsid w:val="00580D41"/>
    <w:rsid w:val="00586E19"/>
    <w:rsid w:val="005908CA"/>
    <w:rsid w:val="0059331F"/>
    <w:rsid w:val="005956B9"/>
    <w:rsid w:val="00595AF5"/>
    <w:rsid w:val="00595BC3"/>
    <w:rsid w:val="00597D95"/>
    <w:rsid w:val="005A5795"/>
    <w:rsid w:val="005B0B75"/>
    <w:rsid w:val="005B1035"/>
    <w:rsid w:val="005B4FA7"/>
    <w:rsid w:val="005B7F55"/>
    <w:rsid w:val="005C1150"/>
    <w:rsid w:val="005C312E"/>
    <w:rsid w:val="005C4AC7"/>
    <w:rsid w:val="005C52E4"/>
    <w:rsid w:val="005C5AA4"/>
    <w:rsid w:val="005C5E4A"/>
    <w:rsid w:val="005C6894"/>
    <w:rsid w:val="005C6A6A"/>
    <w:rsid w:val="005C6C61"/>
    <w:rsid w:val="005C774E"/>
    <w:rsid w:val="005D326C"/>
    <w:rsid w:val="005D5154"/>
    <w:rsid w:val="005D587E"/>
    <w:rsid w:val="005D6EA6"/>
    <w:rsid w:val="005E31C2"/>
    <w:rsid w:val="005E4D4E"/>
    <w:rsid w:val="005E73C4"/>
    <w:rsid w:val="005F2C67"/>
    <w:rsid w:val="005F4903"/>
    <w:rsid w:val="005F513E"/>
    <w:rsid w:val="005F5577"/>
    <w:rsid w:val="005F6328"/>
    <w:rsid w:val="006050B6"/>
    <w:rsid w:val="00612C6F"/>
    <w:rsid w:val="00616C86"/>
    <w:rsid w:val="00625911"/>
    <w:rsid w:val="0063214B"/>
    <w:rsid w:val="00632792"/>
    <w:rsid w:val="00633F9F"/>
    <w:rsid w:val="0063657D"/>
    <w:rsid w:val="0064198E"/>
    <w:rsid w:val="0064624C"/>
    <w:rsid w:val="00646344"/>
    <w:rsid w:val="00647158"/>
    <w:rsid w:val="006479E0"/>
    <w:rsid w:val="00650999"/>
    <w:rsid w:val="0065187B"/>
    <w:rsid w:val="0065552F"/>
    <w:rsid w:val="00656F23"/>
    <w:rsid w:val="00660089"/>
    <w:rsid w:val="00662797"/>
    <w:rsid w:val="00663DCE"/>
    <w:rsid w:val="00664736"/>
    <w:rsid w:val="00665690"/>
    <w:rsid w:val="0067310A"/>
    <w:rsid w:val="00677EB0"/>
    <w:rsid w:val="006816AA"/>
    <w:rsid w:val="00681BD1"/>
    <w:rsid w:val="00682396"/>
    <w:rsid w:val="006843A7"/>
    <w:rsid w:val="0068521B"/>
    <w:rsid w:val="00686114"/>
    <w:rsid w:val="0068640A"/>
    <w:rsid w:val="00690258"/>
    <w:rsid w:val="006933C6"/>
    <w:rsid w:val="00693F9E"/>
    <w:rsid w:val="00695025"/>
    <w:rsid w:val="006A0DBC"/>
    <w:rsid w:val="006A1013"/>
    <w:rsid w:val="006A4B03"/>
    <w:rsid w:val="006A57EA"/>
    <w:rsid w:val="006A60C8"/>
    <w:rsid w:val="006A6FBA"/>
    <w:rsid w:val="006A7E5E"/>
    <w:rsid w:val="006B1863"/>
    <w:rsid w:val="006B2B7A"/>
    <w:rsid w:val="006B66D0"/>
    <w:rsid w:val="006B7ADC"/>
    <w:rsid w:val="006C2269"/>
    <w:rsid w:val="006C5FB9"/>
    <w:rsid w:val="006C6B44"/>
    <w:rsid w:val="006D0F06"/>
    <w:rsid w:val="006D46E8"/>
    <w:rsid w:val="006D46F5"/>
    <w:rsid w:val="006D5A46"/>
    <w:rsid w:val="006E4710"/>
    <w:rsid w:val="006E631C"/>
    <w:rsid w:val="006E6F66"/>
    <w:rsid w:val="006F0F2E"/>
    <w:rsid w:val="006F6905"/>
    <w:rsid w:val="0070016E"/>
    <w:rsid w:val="00707D4C"/>
    <w:rsid w:val="00710344"/>
    <w:rsid w:val="0071221B"/>
    <w:rsid w:val="007206FE"/>
    <w:rsid w:val="00722DAE"/>
    <w:rsid w:val="00722EE7"/>
    <w:rsid w:val="00724971"/>
    <w:rsid w:val="00724C4B"/>
    <w:rsid w:val="007260D5"/>
    <w:rsid w:val="00726630"/>
    <w:rsid w:val="00727377"/>
    <w:rsid w:val="00732230"/>
    <w:rsid w:val="00732D38"/>
    <w:rsid w:val="00734FC8"/>
    <w:rsid w:val="0073579A"/>
    <w:rsid w:val="0073657E"/>
    <w:rsid w:val="00751D64"/>
    <w:rsid w:val="00752A51"/>
    <w:rsid w:val="00754777"/>
    <w:rsid w:val="0075516B"/>
    <w:rsid w:val="00756EBC"/>
    <w:rsid w:val="00757AA1"/>
    <w:rsid w:val="00761CD6"/>
    <w:rsid w:val="0076306B"/>
    <w:rsid w:val="007707E2"/>
    <w:rsid w:val="00771903"/>
    <w:rsid w:val="00772227"/>
    <w:rsid w:val="007727CB"/>
    <w:rsid w:val="00783100"/>
    <w:rsid w:val="0078363D"/>
    <w:rsid w:val="00783A45"/>
    <w:rsid w:val="00784489"/>
    <w:rsid w:val="00784824"/>
    <w:rsid w:val="00787516"/>
    <w:rsid w:val="00794A03"/>
    <w:rsid w:val="007A2E81"/>
    <w:rsid w:val="007A5221"/>
    <w:rsid w:val="007A6405"/>
    <w:rsid w:val="007A6C42"/>
    <w:rsid w:val="007B0025"/>
    <w:rsid w:val="007B1239"/>
    <w:rsid w:val="007B19FF"/>
    <w:rsid w:val="007B2165"/>
    <w:rsid w:val="007B487B"/>
    <w:rsid w:val="007B4952"/>
    <w:rsid w:val="007B4B27"/>
    <w:rsid w:val="007B7080"/>
    <w:rsid w:val="007B7EE5"/>
    <w:rsid w:val="007C0C4E"/>
    <w:rsid w:val="007C1CFE"/>
    <w:rsid w:val="007C61DC"/>
    <w:rsid w:val="007C6CAE"/>
    <w:rsid w:val="007D2CF3"/>
    <w:rsid w:val="007D5433"/>
    <w:rsid w:val="007D5FCE"/>
    <w:rsid w:val="007D6149"/>
    <w:rsid w:val="007D6339"/>
    <w:rsid w:val="007E0204"/>
    <w:rsid w:val="007E4AA7"/>
    <w:rsid w:val="007E6872"/>
    <w:rsid w:val="007E6F92"/>
    <w:rsid w:val="007F2C1B"/>
    <w:rsid w:val="007F2C84"/>
    <w:rsid w:val="007F6AA1"/>
    <w:rsid w:val="007F7393"/>
    <w:rsid w:val="00800270"/>
    <w:rsid w:val="0080119C"/>
    <w:rsid w:val="00801ECE"/>
    <w:rsid w:val="00804B85"/>
    <w:rsid w:val="00805BD9"/>
    <w:rsid w:val="008128A8"/>
    <w:rsid w:val="0081370C"/>
    <w:rsid w:val="00813BB2"/>
    <w:rsid w:val="0081552D"/>
    <w:rsid w:val="00815B94"/>
    <w:rsid w:val="00816685"/>
    <w:rsid w:val="008239E2"/>
    <w:rsid w:val="00823DCA"/>
    <w:rsid w:val="00824FA1"/>
    <w:rsid w:val="00825111"/>
    <w:rsid w:val="00827BB2"/>
    <w:rsid w:val="00836DC5"/>
    <w:rsid w:val="00837B8A"/>
    <w:rsid w:val="00840626"/>
    <w:rsid w:val="008419EC"/>
    <w:rsid w:val="00841FBF"/>
    <w:rsid w:val="0084221C"/>
    <w:rsid w:val="0084284E"/>
    <w:rsid w:val="00846685"/>
    <w:rsid w:val="00852884"/>
    <w:rsid w:val="008572ED"/>
    <w:rsid w:val="00860347"/>
    <w:rsid w:val="0086359D"/>
    <w:rsid w:val="00863757"/>
    <w:rsid w:val="00866A88"/>
    <w:rsid w:val="00867C8A"/>
    <w:rsid w:val="00867FE5"/>
    <w:rsid w:val="008723EA"/>
    <w:rsid w:val="00873B90"/>
    <w:rsid w:val="008740B0"/>
    <w:rsid w:val="008811B5"/>
    <w:rsid w:val="00882869"/>
    <w:rsid w:val="0088554B"/>
    <w:rsid w:val="00886ABC"/>
    <w:rsid w:val="00887FB9"/>
    <w:rsid w:val="008901EE"/>
    <w:rsid w:val="008929E4"/>
    <w:rsid w:val="00896AFD"/>
    <w:rsid w:val="008A0688"/>
    <w:rsid w:val="008A3554"/>
    <w:rsid w:val="008B20B5"/>
    <w:rsid w:val="008B372F"/>
    <w:rsid w:val="008B6D6A"/>
    <w:rsid w:val="008C0673"/>
    <w:rsid w:val="008C2659"/>
    <w:rsid w:val="008C3550"/>
    <w:rsid w:val="008C7A67"/>
    <w:rsid w:val="008D0AEA"/>
    <w:rsid w:val="008D1810"/>
    <w:rsid w:val="008D210E"/>
    <w:rsid w:val="008D7AAE"/>
    <w:rsid w:val="008F7714"/>
    <w:rsid w:val="00901919"/>
    <w:rsid w:val="009022E3"/>
    <w:rsid w:val="00902FD1"/>
    <w:rsid w:val="009073D4"/>
    <w:rsid w:val="00911749"/>
    <w:rsid w:val="00911B5C"/>
    <w:rsid w:val="00913085"/>
    <w:rsid w:val="0091504D"/>
    <w:rsid w:val="009166D0"/>
    <w:rsid w:val="00916DAB"/>
    <w:rsid w:val="00922083"/>
    <w:rsid w:val="00922794"/>
    <w:rsid w:val="00925A6D"/>
    <w:rsid w:val="00931F16"/>
    <w:rsid w:val="009346E1"/>
    <w:rsid w:val="0093507A"/>
    <w:rsid w:val="00936B9D"/>
    <w:rsid w:val="00940978"/>
    <w:rsid w:val="00942281"/>
    <w:rsid w:val="00950A89"/>
    <w:rsid w:val="0095243C"/>
    <w:rsid w:val="00952DE2"/>
    <w:rsid w:val="009562F3"/>
    <w:rsid w:val="009607A2"/>
    <w:rsid w:val="009607B1"/>
    <w:rsid w:val="00962300"/>
    <w:rsid w:val="00964D3A"/>
    <w:rsid w:val="00965402"/>
    <w:rsid w:val="00967148"/>
    <w:rsid w:val="009703BC"/>
    <w:rsid w:val="00973920"/>
    <w:rsid w:val="00974246"/>
    <w:rsid w:val="0097425A"/>
    <w:rsid w:val="0097488A"/>
    <w:rsid w:val="00977D86"/>
    <w:rsid w:val="009843A9"/>
    <w:rsid w:val="00984DC1"/>
    <w:rsid w:val="00985840"/>
    <w:rsid w:val="00985DF0"/>
    <w:rsid w:val="00985EFE"/>
    <w:rsid w:val="009860BE"/>
    <w:rsid w:val="00992212"/>
    <w:rsid w:val="009927A8"/>
    <w:rsid w:val="009936F4"/>
    <w:rsid w:val="00993DB3"/>
    <w:rsid w:val="009A4C45"/>
    <w:rsid w:val="009A560D"/>
    <w:rsid w:val="009A6ECD"/>
    <w:rsid w:val="009A734E"/>
    <w:rsid w:val="009B0025"/>
    <w:rsid w:val="009B158C"/>
    <w:rsid w:val="009B27BC"/>
    <w:rsid w:val="009B3BCC"/>
    <w:rsid w:val="009B4335"/>
    <w:rsid w:val="009B75AB"/>
    <w:rsid w:val="009C0608"/>
    <w:rsid w:val="009C14E6"/>
    <w:rsid w:val="009C3C67"/>
    <w:rsid w:val="009C610F"/>
    <w:rsid w:val="009C6AA1"/>
    <w:rsid w:val="009D11F4"/>
    <w:rsid w:val="009D2E7F"/>
    <w:rsid w:val="009D4200"/>
    <w:rsid w:val="009D5B40"/>
    <w:rsid w:val="009E10B2"/>
    <w:rsid w:val="009E277A"/>
    <w:rsid w:val="009E6F42"/>
    <w:rsid w:val="009F00D5"/>
    <w:rsid w:val="009F110A"/>
    <w:rsid w:val="009F53C9"/>
    <w:rsid w:val="009F7378"/>
    <w:rsid w:val="00A04A71"/>
    <w:rsid w:val="00A05785"/>
    <w:rsid w:val="00A1076D"/>
    <w:rsid w:val="00A1342B"/>
    <w:rsid w:val="00A13861"/>
    <w:rsid w:val="00A14891"/>
    <w:rsid w:val="00A15448"/>
    <w:rsid w:val="00A20DA0"/>
    <w:rsid w:val="00A247A1"/>
    <w:rsid w:val="00A26ED9"/>
    <w:rsid w:val="00A3045B"/>
    <w:rsid w:val="00A30B4F"/>
    <w:rsid w:val="00A347EE"/>
    <w:rsid w:val="00A37D1F"/>
    <w:rsid w:val="00A42163"/>
    <w:rsid w:val="00A43425"/>
    <w:rsid w:val="00A439E0"/>
    <w:rsid w:val="00A4660B"/>
    <w:rsid w:val="00A560EE"/>
    <w:rsid w:val="00A57E58"/>
    <w:rsid w:val="00A57E85"/>
    <w:rsid w:val="00A57F66"/>
    <w:rsid w:val="00A609E1"/>
    <w:rsid w:val="00A66528"/>
    <w:rsid w:val="00A66B49"/>
    <w:rsid w:val="00A70DD6"/>
    <w:rsid w:val="00A727A5"/>
    <w:rsid w:val="00A74813"/>
    <w:rsid w:val="00A74FA5"/>
    <w:rsid w:val="00A8394D"/>
    <w:rsid w:val="00A8613C"/>
    <w:rsid w:val="00A864A4"/>
    <w:rsid w:val="00A87FA9"/>
    <w:rsid w:val="00A93B73"/>
    <w:rsid w:val="00A958DA"/>
    <w:rsid w:val="00A97E5C"/>
    <w:rsid w:val="00AA5657"/>
    <w:rsid w:val="00AA77FA"/>
    <w:rsid w:val="00AA7C83"/>
    <w:rsid w:val="00AB3C79"/>
    <w:rsid w:val="00AB4EC8"/>
    <w:rsid w:val="00AB761D"/>
    <w:rsid w:val="00AC3DCA"/>
    <w:rsid w:val="00AC3FB1"/>
    <w:rsid w:val="00AC4C8A"/>
    <w:rsid w:val="00AC5BEE"/>
    <w:rsid w:val="00AD24B4"/>
    <w:rsid w:val="00AD25BD"/>
    <w:rsid w:val="00AD43DD"/>
    <w:rsid w:val="00AE038A"/>
    <w:rsid w:val="00AE0906"/>
    <w:rsid w:val="00AE257B"/>
    <w:rsid w:val="00AE29BB"/>
    <w:rsid w:val="00AE38E8"/>
    <w:rsid w:val="00AE5588"/>
    <w:rsid w:val="00AE69E9"/>
    <w:rsid w:val="00AE785C"/>
    <w:rsid w:val="00AE7B52"/>
    <w:rsid w:val="00AF1861"/>
    <w:rsid w:val="00AF29C9"/>
    <w:rsid w:val="00AF426E"/>
    <w:rsid w:val="00AF4939"/>
    <w:rsid w:val="00AF59FF"/>
    <w:rsid w:val="00AF6E92"/>
    <w:rsid w:val="00B0199E"/>
    <w:rsid w:val="00B1169B"/>
    <w:rsid w:val="00B12C7A"/>
    <w:rsid w:val="00B135DC"/>
    <w:rsid w:val="00B13EB0"/>
    <w:rsid w:val="00B156D1"/>
    <w:rsid w:val="00B15959"/>
    <w:rsid w:val="00B221A9"/>
    <w:rsid w:val="00B22510"/>
    <w:rsid w:val="00B23537"/>
    <w:rsid w:val="00B239A2"/>
    <w:rsid w:val="00B26DDD"/>
    <w:rsid w:val="00B32707"/>
    <w:rsid w:val="00B32E6B"/>
    <w:rsid w:val="00B33F61"/>
    <w:rsid w:val="00B35553"/>
    <w:rsid w:val="00B37344"/>
    <w:rsid w:val="00B42FD6"/>
    <w:rsid w:val="00B4745A"/>
    <w:rsid w:val="00B47CA0"/>
    <w:rsid w:val="00B47E34"/>
    <w:rsid w:val="00B500C3"/>
    <w:rsid w:val="00B53F2F"/>
    <w:rsid w:val="00B55423"/>
    <w:rsid w:val="00B5569C"/>
    <w:rsid w:val="00B560A6"/>
    <w:rsid w:val="00B6038F"/>
    <w:rsid w:val="00B60836"/>
    <w:rsid w:val="00B60C3A"/>
    <w:rsid w:val="00B63152"/>
    <w:rsid w:val="00B63F15"/>
    <w:rsid w:val="00B63FFA"/>
    <w:rsid w:val="00B64FEB"/>
    <w:rsid w:val="00B70835"/>
    <w:rsid w:val="00B752A3"/>
    <w:rsid w:val="00B768D8"/>
    <w:rsid w:val="00B811EF"/>
    <w:rsid w:val="00B83610"/>
    <w:rsid w:val="00B84698"/>
    <w:rsid w:val="00B87E48"/>
    <w:rsid w:val="00B90C7A"/>
    <w:rsid w:val="00B91135"/>
    <w:rsid w:val="00B920E7"/>
    <w:rsid w:val="00B93629"/>
    <w:rsid w:val="00B93681"/>
    <w:rsid w:val="00B96B34"/>
    <w:rsid w:val="00BA5DBA"/>
    <w:rsid w:val="00BB16D9"/>
    <w:rsid w:val="00BB2E21"/>
    <w:rsid w:val="00BB3067"/>
    <w:rsid w:val="00BB612E"/>
    <w:rsid w:val="00BC154C"/>
    <w:rsid w:val="00BC4FA5"/>
    <w:rsid w:val="00BC5581"/>
    <w:rsid w:val="00BC5F09"/>
    <w:rsid w:val="00BC7356"/>
    <w:rsid w:val="00BD0F2E"/>
    <w:rsid w:val="00BD1997"/>
    <w:rsid w:val="00BD3F19"/>
    <w:rsid w:val="00BD7A30"/>
    <w:rsid w:val="00BE3A8E"/>
    <w:rsid w:val="00BE46B7"/>
    <w:rsid w:val="00BE7EC9"/>
    <w:rsid w:val="00BF0329"/>
    <w:rsid w:val="00BF24AB"/>
    <w:rsid w:val="00C01869"/>
    <w:rsid w:val="00C0228C"/>
    <w:rsid w:val="00C04F64"/>
    <w:rsid w:val="00C05BA7"/>
    <w:rsid w:val="00C064CC"/>
    <w:rsid w:val="00C07844"/>
    <w:rsid w:val="00C15A7A"/>
    <w:rsid w:val="00C16F44"/>
    <w:rsid w:val="00C21215"/>
    <w:rsid w:val="00C21A0A"/>
    <w:rsid w:val="00C21CB1"/>
    <w:rsid w:val="00C255ED"/>
    <w:rsid w:val="00C26ECD"/>
    <w:rsid w:val="00C301EF"/>
    <w:rsid w:val="00C3256A"/>
    <w:rsid w:val="00C333EF"/>
    <w:rsid w:val="00C33D00"/>
    <w:rsid w:val="00C34D4B"/>
    <w:rsid w:val="00C437A3"/>
    <w:rsid w:val="00C45252"/>
    <w:rsid w:val="00C46A0B"/>
    <w:rsid w:val="00C474C1"/>
    <w:rsid w:val="00C51C65"/>
    <w:rsid w:val="00C5415B"/>
    <w:rsid w:val="00C54EE1"/>
    <w:rsid w:val="00C57B75"/>
    <w:rsid w:val="00C57FA4"/>
    <w:rsid w:val="00C60DE4"/>
    <w:rsid w:val="00C619C1"/>
    <w:rsid w:val="00C6519A"/>
    <w:rsid w:val="00C73216"/>
    <w:rsid w:val="00C74BD9"/>
    <w:rsid w:val="00C75BF4"/>
    <w:rsid w:val="00C765FF"/>
    <w:rsid w:val="00C8153F"/>
    <w:rsid w:val="00C84CFF"/>
    <w:rsid w:val="00C9205F"/>
    <w:rsid w:val="00C93ED6"/>
    <w:rsid w:val="00C94FBA"/>
    <w:rsid w:val="00C96081"/>
    <w:rsid w:val="00CA1D75"/>
    <w:rsid w:val="00CA2FD7"/>
    <w:rsid w:val="00CA53DA"/>
    <w:rsid w:val="00CA7105"/>
    <w:rsid w:val="00CB05B6"/>
    <w:rsid w:val="00CB0D07"/>
    <w:rsid w:val="00CB101C"/>
    <w:rsid w:val="00CB1F96"/>
    <w:rsid w:val="00CB20ED"/>
    <w:rsid w:val="00CB3B4E"/>
    <w:rsid w:val="00CB3DEC"/>
    <w:rsid w:val="00CB5453"/>
    <w:rsid w:val="00CB7657"/>
    <w:rsid w:val="00CC0281"/>
    <w:rsid w:val="00CC0B67"/>
    <w:rsid w:val="00CC11C8"/>
    <w:rsid w:val="00CC2DF2"/>
    <w:rsid w:val="00CC3582"/>
    <w:rsid w:val="00CC3AE2"/>
    <w:rsid w:val="00CC4568"/>
    <w:rsid w:val="00CC5E6B"/>
    <w:rsid w:val="00CC5F45"/>
    <w:rsid w:val="00CC635A"/>
    <w:rsid w:val="00CC7F4D"/>
    <w:rsid w:val="00CD1504"/>
    <w:rsid w:val="00CD3654"/>
    <w:rsid w:val="00CD3789"/>
    <w:rsid w:val="00CD3BDC"/>
    <w:rsid w:val="00CD4B94"/>
    <w:rsid w:val="00CD713D"/>
    <w:rsid w:val="00CD7429"/>
    <w:rsid w:val="00CD7743"/>
    <w:rsid w:val="00CD7A11"/>
    <w:rsid w:val="00CE3551"/>
    <w:rsid w:val="00CE6448"/>
    <w:rsid w:val="00CE6D8C"/>
    <w:rsid w:val="00CF1C0B"/>
    <w:rsid w:val="00CF6106"/>
    <w:rsid w:val="00CF739D"/>
    <w:rsid w:val="00CF7D24"/>
    <w:rsid w:val="00D04841"/>
    <w:rsid w:val="00D05305"/>
    <w:rsid w:val="00D05E85"/>
    <w:rsid w:val="00D062A6"/>
    <w:rsid w:val="00D13649"/>
    <w:rsid w:val="00D15EB9"/>
    <w:rsid w:val="00D177C4"/>
    <w:rsid w:val="00D20C32"/>
    <w:rsid w:val="00D22B4C"/>
    <w:rsid w:val="00D232CA"/>
    <w:rsid w:val="00D2778D"/>
    <w:rsid w:val="00D311E1"/>
    <w:rsid w:val="00D31624"/>
    <w:rsid w:val="00D32712"/>
    <w:rsid w:val="00D33338"/>
    <w:rsid w:val="00D35768"/>
    <w:rsid w:val="00D36599"/>
    <w:rsid w:val="00D40521"/>
    <w:rsid w:val="00D4291A"/>
    <w:rsid w:val="00D4436D"/>
    <w:rsid w:val="00D451BB"/>
    <w:rsid w:val="00D45D6B"/>
    <w:rsid w:val="00D4738E"/>
    <w:rsid w:val="00D477C5"/>
    <w:rsid w:val="00D47BD5"/>
    <w:rsid w:val="00D5016F"/>
    <w:rsid w:val="00D50812"/>
    <w:rsid w:val="00D5189E"/>
    <w:rsid w:val="00D518E5"/>
    <w:rsid w:val="00D51D1D"/>
    <w:rsid w:val="00D54CDC"/>
    <w:rsid w:val="00D552ED"/>
    <w:rsid w:val="00D63DF1"/>
    <w:rsid w:val="00D64765"/>
    <w:rsid w:val="00D701E2"/>
    <w:rsid w:val="00D8002C"/>
    <w:rsid w:val="00D82AED"/>
    <w:rsid w:val="00D83954"/>
    <w:rsid w:val="00D94988"/>
    <w:rsid w:val="00DA0877"/>
    <w:rsid w:val="00DA2708"/>
    <w:rsid w:val="00DA275B"/>
    <w:rsid w:val="00DA38EE"/>
    <w:rsid w:val="00DA7E23"/>
    <w:rsid w:val="00DB3192"/>
    <w:rsid w:val="00DB43E7"/>
    <w:rsid w:val="00DC06DF"/>
    <w:rsid w:val="00DC262B"/>
    <w:rsid w:val="00DC5213"/>
    <w:rsid w:val="00DC7067"/>
    <w:rsid w:val="00DC71BD"/>
    <w:rsid w:val="00DC7842"/>
    <w:rsid w:val="00DD0109"/>
    <w:rsid w:val="00DD3D2C"/>
    <w:rsid w:val="00DD4694"/>
    <w:rsid w:val="00DD61DD"/>
    <w:rsid w:val="00DE0BB9"/>
    <w:rsid w:val="00DE28D0"/>
    <w:rsid w:val="00DE3C05"/>
    <w:rsid w:val="00DE6788"/>
    <w:rsid w:val="00DF0976"/>
    <w:rsid w:val="00DF2361"/>
    <w:rsid w:val="00DF3118"/>
    <w:rsid w:val="00DF3D5F"/>
    <w:rsid w:val="00DF43FA"/>
    <w:rsid w:val="00DF4616"/>
    <w:rsid w:val="00DF7992"/>
    <w:rsid w:val="00E0040A"/>
    <w:rsid w:val="00E03897"/>
    <w:rsid w:val="00E03AB5"/>
    <w:rsid w:val="00E04ABE"/>
    <w:rsid w:val="00E0555B"/>
    <w:rsid w:val="00E05AAB"/>
    <w:rsid w:val="00E07A9B"/>
    <w:rsid w:val="00E10368"/>
    <w:rsid w:val="00E111D2"/>
    <w:rsid w:val="00E11692"/>
    <w:rsid w:val="00E12EA6"/>
    <w:rsid w:val="00E13A01"/>
    <w:rsid w:val="00E14AFD"/>
    <w:rsid w:val="00E1518B"/>
    <w:rsid w:val="00E1750C"/>
    <w:rsid w:val="00E222C0"/>
    <w:rsid w:val="00E24454"/>
    <w:rsid w:val="00E2744A"/>
    <w:rsid w:val="00E27A63"/>
    <w:rsid w:val="00E328DF"/>
    <w:rsid w:val="00E349B2"/>
    <w:rsid w:val="00E453C4"/>
    <w:rsid w:val="00E46932"/>
    <w:rsid w:val="00E471A3"/>
    <w:rsid w:val="00E50B2F"/>
    <w:rsid w:val="00E5476D"/>
    <w:rsid w:val="00E557DF"/>
    <w:rsid w:val="00E56265"/>
    <w:rsid w:val="00E60111"/>
    <w:rsid w:val="00E60918"/>
    <w:rsid w:val="00E61795"/>
    <w:rsid w:val="00E629F6"/>
    <w:rsid w:val="00E71412"/>
    <w:rsid w:val="00E71694"/>
    <w:rsid w:val="00E72A13"/>
    <w:rsid w:val="00E7307D"/>
    <w:rsid w:val="00E75386"/>
    <w:rsid w:val="00E81899"/>
    <w:rsid w:val="00E824AE"/>
    <w:rsid w:val="00E82DAA"/>
    <w:rsid w:val="00E846B1"/>
    <w:rsid w:val="00E871C6"/>
    <w:rsid w:val="00E917D6"/>
    <w:rsid w:val="00E91FEF"/>
    <w:rsid w:val="00E92661"/>
    <w:rsid w:val="00E94657"/>
    <w:rsid w:val="00E950B8"/>
    <w:rsid w:val="00E9572D"/>
    <w:rsid w:val="00E95B80"/>
    <w:rsid w:val="00E95CC3"/>
    <w:rsid w:val="00E961E0"/>
    <w:rsid w:val="00E967D8"/>
    <w:rsid w:val="00E97255"/>
    <w:rsid w:val="00EA06B8"/>
    <w:rsid w:val="00EA08DC"/>
    <w:rsid w:val="00EA0CCA"/>
    <w:rsid w:val="00EA1293"/>
    <w:rsid w:val="00EA5A41"/>
    <w:rsid w:val="00EB5A9B"/>
    <w:rsid w:val="00EC037B"/>
    <w:rsid w:val="00EC331D"/>
    <w:rsid w:val="00EC3CD7"/>
    <w:rsid w:val="00EC7830"/>
    <w:rsid w:val="00EC7877"/>
    <w:rsid w:val="00ED0FB9"/>
    <w:rsid w:val="00ED141C"/>
    <w:rsid w:val="00ED161A"/>
    <w:rsid w:val="00ED288C"/>
    <w:rsid w:val="00ED6CA2"/>
    <w:rsid w:val="00EE1A85"/>
    <w:rsid w:val="00EE1B53"/>
    <w:rsid w:val="00EE49B4"/>
    <w:rsid w:val="00EF0D68"/>
    <w:rsid w:val="00EF19A4"/>
    <w:rsid w:val="00EF4E76"/>
    <w:rsid w:val="00F06719"/>
    <w:rsid w:val="00F10E61"/>
    <w:rsid w:val="00F11DD0"/>
    <w:rsid w:val="00F12E84"/>
    <w:rsid w:val="00F1358A"/>
    <w:rsid w:val="00F1562F"/>
    <w:rsid w:val="00F206D0"/>
    <w:rsid w:val="00F2076E"/>
    <w:rsid w:val="00F20A83"/>
    <w:rsid w:val="00F23EED"/>
    <w:rsid w:val="00F247A5"/>
    <w:rsid w:val="00F24C3D"/>
    <w:rsid w:val="00F2707B"/>
    <w:rsid w:val="00F302D4"/>
    <w:rsid w:val="00F36981"/>
    <w:rsid w:val="00F37C30"/>
    <w:rsid w:val="00F40740"/>
    <w:rsid w:val="00F40C61"/>
    <w:rsid w:val="00F4506F"/>
    <w:rsid w:val="00F474FD"/>
    <w:rsid w:val="00F53C05"/>
    <w:rsid w:val="00F55B1A"/>
    <w:rsid w:val="00F5640F"/>
    <w:rsid w:val="00F6057C"/>
    <w:rsid w:val="00F617C2"/>
    <w:rsid w:val="00F63914"/>
    <w:rsid w:val="00F63C6D"/>
    <w:rsid w:val="00F64F40"/>
    <w:rsid w:val="00F67052"/>
    <w:rsid w:val="00F705F4"/>
    <w:rsid w:val="00F70B9D"/>
    <w:rsid w:val="00F7248E"/>
    <w:rsid w:val="00F731FA"/>
    <w:rsid w:val="00F7323B"/>
    <w:rsid w:val="00F749E1"/>
    <w:rsid w:val="00F77F15"/>
    <w:rsid w:val="00F81609"/>
    <w:rsid w:val="00F8281F"/>
    <w:rsid w:val="00F83BC8"/>
    <w:rsid w:val="00F84A18"/>
    <w:rsid w:val="00F94C08"/>
    <w:rsid w:val="00F96CED"/>
    <w:rsid w:val="00FA0437"/>
    <w:rsid w:val="00FA1EC7"/>
    <w:rsid w:val="00FA24D3"/>
    <w:rsid w:val="00FA3809"/>
    <w:rsid w:val="00FB1EB7"/>
    <w:rsid w:val="00FB3751"/>
    <w:rsid w:val="00FB465B"/>
    <w:rsid w:val="00FB6EED"/>
    <w:rsid w:val="00FC0CBB"/>
    <w:rsid w:val="00FC32FC"/>
    <w:rsid w:val="00FC4C1B"/>
    <w:rsid w:val="00FC61DC"/>
    <w:rsid w:val="00FC63D8"/>
    <w:rsid w:val="00FC6651"/>
    <w:rsid w:val="00FD03D4"/>
    <w:rsid w:val="00FD3899"/>
    <w:rsid w:val="00FD484D"/>
    <w:rsid w:val="00FD68C3"/>
    <w:rsid w:val="00FE22CA"/>
    <w:rsid w:val="00FE6E96"/>
    <w:rsid w:val="00FF3F62"/>
    <w:rsid w:val="00FF6167"/>
    <w:rsid w:val="00FF7233"/>
    <w:rsid w:val="00FF7D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99A44AA-B086-4045-A4E5-A0776026B1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Calibr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Normal SMR"/>
    <w:qFormat/>
    <w:rsid w:val="009703BC"/>
    <w:pPr>
      <w:spacing w:after="200" w:line="480" w:lineRule="auto"/>
    </w:pPr>
    <w:rPr>
      <w:rFonts w:ascii="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Aptiontext">
    <w:name w:val="CAption text"/>
    <w:basedOn w:val="Normal"/>
    <w:link w:val="CAptiontextChar"/>
    <w:qFormat/>
    <w:rsid w:val="00787516"/>
    <w:pPr>
      <w:keepNext/>
      <w:spacing w:line="276" w:lineRule="auto"/>
    </w:pPr>
    <w:rPr>
      <w:color w:val="5B9BD5" w:themeColor="accent1"/>
      <w:sz w:val="18"/>
      <w:szCs w:val="18"/>
    </w:rPr>
  </w:style>
  <w:style w:type="character" w:customStyle="1" w:styleId="CAptiontextChar">
    <w:name w:val="CAption text Char"/>
    <w:basedOn w:val="DefaultParagraphFont"/>
    <w:link w:val="CAptiontext"/>
    <w:rsid w:val="00787516"/>
    <w:rPr>
      <w:color w:val="5B9BD5" w:themeColor="accent1"/>
      <w:sz w:val="18"/>
      <w:szCs w:val="18"/>
    </w:rPr>
  </w:style>
  <w:style w:type="paragraph" w:styleId="Caption">
    <w:name w:val="caption"/>
    <w:basedOn w:val="Normal"/>
    <w:next w:val="Normal"/>
    <w:uiPriority w:val="35"/>
    <w:semiHidden/>
    <w:unhideWhenUsed/>
    <w:qFormat/>
    <w:rsid w:val="00787516"/>
    <w:pPr>
      <w:spacing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3</Pages>
  <Words>7708</Words>
  <Characters>43941</Characters>
  <Application>Microsoft Office Word</Application>
  <DocSecurity>0</DocSecurity>
  <Lines>366</Lines>
  <Paragraphs>103</Paragraphs>
  <ScaleCrop>false</ScaleCrop>
  <HeadingPairs>
    <vt:vector size="2" baseType="variant">
      <vt:variant>
        <vt:lpstr>Title</vt:lpstr>
      </vt:variant>
      <vt:variant>
        <vt:i4>1</vt:i4>
      </vt:variant>
    </vt:vector>
  </HeadingPairs>
  <TitlesOfParts>
    <vt:vector size="1" baseType="lpstr">
      <vt:lpstr/>
    </vt:vector>
  </TitlesOfParts>
  <Company>Philips</Company>
  <LinksUpToDate>false</LinksUpToDate>
  <CharactersWithSpaces>515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Werth</dc:creator>
  <cp:keywords/>
  <dc:description/>
  <cp:lastModifiedBy>Jan Werth</cp:lastModifiedBy>
  <cp:revision>4</cp:revision>
  <dcterms:created xsi:type="dcterms:W3CDTF">2017-05-18T21:02:00Z</dcterms:created>
  <dcterms:modified xsi:type="dcterms:W3CDTF">2017-05-22T10:23:00Z</dcterms:modified>
</cp:coreProperties>
</file>